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C520E4">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C520E4">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C520E4">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C520E4">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C520E4">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C520E4">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C520E4">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C520E4">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C520E4">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C520E4">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C520E4">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C520E4">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C520E4">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C520E4">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C520E4">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C520E4">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C520E4">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C520E4">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C520E4">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C520E4">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C520E4">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C520E4">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C520E4">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C520E4">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C520E4">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C520E4">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C520E4">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C520E4">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C520E4">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C520E4">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C520E4">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C520E4">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C520E4">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C520E4">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C520E4">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C520E4">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C520E4">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C520E4">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C520E4">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C520E4">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C520E4">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C520E4">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C520E4">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C520E4">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C520E4">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C520E4">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C520E4">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C520E4">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C520E4">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C520E4">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C520E4">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C520E4">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C520E4">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C520E4">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61A1DE86" w:rsidR="001D78FB" w:rsidRDefault="000C08C6" w:rsidP="000C08C6">
      <w:pPr>
        <w:pStyle w:val="CuerpoTesis"/>
      </w:pPr>
      <w:r>
        <w:t xml:space="preserve">El </w:t>
      </w:r>
      <w:r w:rsidR="003B68DB">
        <w:t xml:space="preserve">presente apartado del trabaja de titulación </w:t>
      </w:r>
      <w:r w:rsidR="00340B2F">
        <w:t>apoy</w:t>
      </w:r>
      <w:r w:rsidR="00E131DD">
        <w:t>ó</w:t>
      </w:r>
      <w:r w:rsidR="00340B2F">
        <w:t xml:space="preserve"> </w:t>
      </w:r>
      <w:r w:rsidR="00E131DD">
        <w:t>al</w:t>
      </w:r>
      <w:r w:rsidR="00523C47">
        <w:t xml:space="preserve"> desarrollo de las diversas etapas</w:t>
      </w:r>
      <w:r w:rsidR="00F05890">
        <w:t xml:space="preserve">, las cuales permitieron </w:t>
      </w:r>
      <w:r w:rsidR="00B26FE8">
        <w:t xml:space="preserve">identificar </w:t>
      </w:r>
      <w:r w:rsidR="009A044A">
        <w:t>fases de investigación</w:t>
      </w:r>
      <w:r w:rsidR="00B26FE8">
        <w:t xml:space="preserve">, determinar objetivos, </w:t>
      </w:r>
      <w:r w:rsidR="00DF286F">
        <w:t>establecer</w:t>
      </w:r>
      <w:r w:rsidR="00B26FE8">
        <w:t xml:space="preserve"> </w:t>
      </w:r>
      <w:r w:rsidR="009A044A">
        <w:t>métricas</w:t>
      </w:r>
      <w:r w:rsidR="00DF286F">
        <w:t xml:space="preserve">, </w:t>
      </w:r>
      <w:r w:rsidR="00FE4B19">
        <w:t xml:space="preserve">se pusieron en </w:t>
      </w:r>
      <w:r w:rsidR="00245F81">
        <w:t>práctica</w:t>
      </w:r>
      <w:r w:rsidR="00FE4B19">
        <w:t xml:space="preserve"> los conocimientos que se han adquirido </w:t>
      </w:r>
      <w:r w:rsidR="0075130A">
        <w:t xml:space="preserve">durante la formación académica, </w:t>
      </w:r>
      <w:r w:rsidR="00994617">
        <w:t xml:space="preserve">tomando en consideración las etapas que se detallan en </w:t>
      </w:r>
      <w:r w:rsidR="00245F81">
        <w:fldChar w:fldCharType="begin" w:fldLock="1"/>
      </w:r>
      <w:r w:rsidR="00245F81">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1]","plainTextFormattedCitation":"[1]","previouslyFormattedCitation":"[1]"},"properties":{"noteIndex":0},"schema":"https://github.com/citation-style-language/schema/raw/master/csl-citation.json"}</w:instrText>
      </w:r>
      <w:r w:rsidR="00245F81">
        <w:fldChar w:fldCharType="separate"/>
      </w:r>
      <w:r w:rsidR="00245F81" w:rsidRPr="00245F81">
        <w:rPr>
          <w:noProof/>
        </w:rPr>
        <w:t>[1]</w:t>
      </w:r>
      <w:r w:rsidR="00245F81">
        <w:fldChar w:fldCharType="end"/>
      </w:r>
      <w:r w:rsidR="0086587B">
        <w:t>, las cuales son:</w:t>
      </w:r>
    </w:p>
    <w:p w14:paraId="19E2AAC6" w14:textId="32F3DE99" w:rsidR="0086587B" w:rsidRDefault="0086587B" w:rsidP="000C08C6">
      <w:pPr>
        <w:pStyle w:val="CuerpoTesis"/>
      </w:pPr>
    </w:p>
    <w:p w14:paraId="50AF579E" w14:textId="4CB63C65" w:rsidR="000A63E2" w:rsidRPr="000C08C6" w:rsidRDefault="000A63E2" w:rsidP="00353B1B">
      <w:pPr>
        <w:pStyle w:val="E2Tesis"/>
        <w:numPr>
          <w:ilvl w:val="1"/>
          <w:numId w:val="1"/>
        </w:numPr>
      </w:pPr>
      <w:r>
        <w:t>Métodos</w:t>
      </w:r>
    </w:p>
    <w:p w14:paraId="7477A794" w14:textId="663C2481" w:rsidR="00B05339" w:rsidRPr="004D3A7A" w:rsidRDefault="00353B1B" w:rsidP="004D3A7A">
      <w:pPr>
        <w:pStyle w:val="E3Tesis"/>
        <w:numPr>
          <w:ilvl w:val="2"/>
          <w:numId w:val="1"/>
        </w:numPr>
      </w:pPr>
      <w:r>
        <w:t>Observación activa</w:t>
      </w:r>
    </w:p>
    <w:p w14:paraId="2DE29AC1" w14:textId="1742B071" w:rsidR="00353B1B" w:rsidRPr="004D3A7A" w:rsidRDefault="00353B1B" w:rsidP="004D3A7A">
      <w:pPr>
        <w:pStyle w:val="CuerpoTesis"/>
      </w:pPr>
      <w:r w:rsidRPr="004D3A7A">
        <w:t>Permitió la identificación de</w:t>
      </w:r>
      <w:r w:rsidR="00DC75E8" w:rsidRPr="004D3A7A">
        <w:t xml:space="preserve">l problema </w:t>
      </w:r>
      <w:r w:rsidR="00FB12AC" w:rsidRPr="004D3A7A">
        <w:t xml:space="preserve">que se presenta en el área de salud </w:t>
      </w:r>
      <w:r w:rsidR="007D2DDB" w:rsidRPr="004D3A7A">
        <w:t>médica</w:t>
      </w:r>
      <w:r w:rsidR="00FB12AC" w:rsidRPr="004D3A7A">
        <w:t>,</w:t>
      </w:r>
      <w:r w:rsidR="007D2DDB" w:rsidRPr="004D3A7A">
        <w:t xml:space="preserve"> como lo es el registro de información </w:t>
      </w:r>
      <w:r w:rsidR="00080612" w:rsidRPr="004D3A7A">
        <w:t xml:space="preserve">manual y la utilización </w:t>
      </w:r>
      <w:r w:rsidR="000A3937" w:rsidRPr="004D3A7A">
        <w:t xml:space="preserve">de un sistema </w:t>
      </w:r>
      <w:r w:rsidR="00146791" w:rsidRPr="004D3A7A">
        <w:t xml:space="preserve">a nivel nacional </w:t>
      </w:r>
      <w:r w:rsidR="00776BD6" w:rsidRPr="004D3A7A">
        <w:t>denominado PRAS,</w:t>
      </w:r>
      <w:r w:rsidR="00A6230E" w:rsidRPr="004D3A7A">
        <w:t xml:space="preserve"> tomando en consideración el campo de salud de odontología</w:t>
      </w:r>
      <w:r w:rsidR="0037495E" w:rsidRPr="004D3A7A">
        <w:t xml:space="preserve"> para el desarrollo del trabajo de titulación</w:t>
      </w:r>
      <w:r w:rsidR="00A6230E" w:rsidRPr="004D3A7A">
        <w:t>,</w:t>
      </w:r>
      <w:r w:rsidR="00246EC9" w:rsidRPr="004D3A7A">
        <w:t xml:space="preserve"> este método </w:t>
      </w:r>
      <w:r w:rsidR="00862E1C" w:rsidRPr="004D3A7A">
        <w:t>permitió determinar y apoyar a</w:t>
      </w:r>
      <w:r w:rsidR="00D835B0" w:rsidRPr="004D3A7A">
        <w:t xml:space="preserve">l trabajo de titulación </w:t>
      </w:r>
      <w:r w:rsidR="007B6EB2" w:rsidRPr="004D3A7A">
        <w:t>denominándolo</w:t>
      </w:r>
      <w:r w:rsidR="00D835B0" w:rsidRPr="004D3A7A">
        <w:t xml:space="preserve"> “Solución informática para la administración de procedimientos odontológicos”</w:t>
      </w:r>
      <w:r w:rsidR="00B05339" w:rsidRPr="004D3A7A">
        <w:t>.</w:t>
      </w:r>
    </w:p>
    <w:p w14:paraId="5CDE6641" w14:textId="1548D668" w:rsidR="00A3343B" w:rsidRDefault="00982675" w:rsidP="00982675">
      <w:pPr>
        <w:pStyle w:val="E2Tesis"/>
        <w:numPr>
          <w:ilvl w:val="2"/>
          <w:numId w:val="1"/>
        </w:numPr>
      </w:pPr>
      <w:r>
        <w:t>Estudios de caso</w:t>
      </w:r>
    </w:p>
    <w:p w14:paraId="4E8A30DE" w14:textId="544179ED" w:rsidR="00A3343B" w:rsidRPr="004D3A7A" w:rsidRDefault="00221719" w:rsidP="004D3A7A">
      <w:pPr>
        <w:pStyle w:val="CuerpoTesis"/>
      </w:pPr>
      <w:r w:rsidRPr="004D3A7A">
        <w:t>Se utilizó</w:t>
      </w:r>
      <w:r w:rsidR="00A2698F" w:rsidRPr="004D3A7A">
        <w:t xml:space="preserve"> para la </w:t>
      </w:r>
      <w:r w:rsidRPr="004D3A7A">
        <w:t>recolección de información de los trabajos de investigación, los mismos fueron necesarios para obtener el tipo de soluciones, metodologías y tecnologías que se desarrollaron</w:t>
      </w:r>
      <w:r w:rsidR="00437D61" w:rsidRPr="004D3A7A">
        <w:t>.</w:t>
      </w:r>
    </w:p>
    <w:p w14:paraId="26819D40" w14:textId="2FA356A7" w:rsidR="00F15E58" w:rsidRDefault="00E026D6" w:rsidP="003914B0">
      <w:pPr>
        <w:pStyle w:val="E2Tesis"/>
        <w:numPr>
          <w:ilvl w:val="1"/>
          <w:numId w:val="1"/>
        </w:numPr>
      </w:pPr>
      <w:r w:rsidRPr="00E026D6">
        <w:t xml:space="preserve">Técnicas </w:t>
      </w:r>
    </w:p>
    <w:p w14:paraId="070DEE02" w14:textId="77777777" w:rsidR="003914B0" w:rsidRDefault="003914B0" w:rsidP="003914B0">
      <w:pPr>
        <w:pStyle w:val="E3Tesis"/>
        <w:numPr>
          <w:ilvl w:val="2"/>
          <w:numId w:val="1"/>
        </w:numPr>
      </w:pPr>
      <w:r>
        <w:t>Entrevista</w:t>
      </w:r>
    </w:p>
    <w:p w14:paraId="28401B70" w14:textId="21BA5B16" w:rsidR="003914B0" w:rsidRPr="004D3A7A" w:rsidRDefault="00727D1D" w:rsidP="004D3A7A">
      <w:pPr>
        <w:pStyle w:val="CuerpoTesis"/>
      </w:pPr>
      <w:r w:rsidRPr="004D3A7A">
        <w:t>Se pudo obtener información necesaria para conocer</w:t>
      </w:r>
      <w:r w:rsidR="003914B0" w:rsidRPr="004D3A7A">
        <w:t xml:space="preserve"> la forma que se llevan a cabo la administración de procedimientos odontológicos en </w:t>
      </w:r>
      <w:r w:rsidRPr="004D3A7A">
        <w:t>el Hospital Isidro Ayora, Centro de Salud N. 1</w:t>
      </w:r>
      <w:r w:rsidR="003914B0" w:rsidRPr="004D3A7A">
        <w:t xml:space="preserve"> </w:t>
      </w:r>
      <w:r w:rsidR="00E744A9" w:rsidRPr="004D3A7A">
        <w:t>y</w:t>
      </w:r>
      <w:r w:rsidR="00B95FC8" w:rsidRPr="004D3A7A">
        <w:t xml:space="preserve"> </w:t>
      </w:r>
      <w:r w:rsidR="00C44D10" w:rsidRPr="004D3A7A">
        <w:t xml:space="preserve">en la clínica Pro </w:t>
      </w:r>
      <w:proofErr w:type="spellStart"/>
      <w:r w:rsidR="00C44D10" w:rsidRPr="004D3A7A">
        <w:t>Dent</w:t>
      </w:r>
      <w:proofErr w:type="spellEnd"/>
      <w:r w:rsidR="003914B0" w:rsidRPr="004D3A7A">
        <w:t xml:space="preserve">, de esta manera poder desarrollar una solución informática que apoye al </w:t>
      </w:r>
      <w:r w:rsidR="001344FF" w:rsidRPr="004D3A7A">
        <w:t>área de la salud, específicamente en el campo de</w:t>
      </w:r>
      <w:r w:rsidR="003914B0" w:rsidRPr="004D3A7A">
        <w:t xml:space="preserve"> odontológico</w:t>
      </w:r>
      <w:r w:rsidR="00221719" w:rsidRPr="004D3A7A">
        <w:t>.</w:t>
      </w:r>
    </w:p>
    <w:p w14:paraId="49A3C5B5" w14:textId="77777777" w:rsidR="00221719" w:rsidRPr="00221719" w:rsidRDefault="00221719" w:rsidP="00221719">
      <w:pPr>
        <w:pStyle w:val="E3Tesis"/>
        <w:numPr>
          <w:ilvl w:val="2"/>
          <w:numId w:val="1"/>
        </w:numPr>
      </w:pPr>
      <w:r w:rsidRPr="00221719">
        <w:t>Recolección bibliográfica</w:t>
      </w:r>
    </w:p>
    <w:p w14:paraId="099F86B9" w14:textId="65B680AD" w:rsidR="00221719" w:rsidRPr="00221719" w:rsidRDefault="004D3A7A" w:rsidP="004D3A7A">
      <w:pPr>
        <w:pStyle w:val="CuerpoTesis"/>
      </w:pPr>
      <w:r w:rsidRPr="004D3A7A">
        <w:t>La</w:t>
      </w:r>
      <w:r w:rsidR="00221719" w:rsidRPr="004D3A7A">
        <w:t xml:space="preserve"> recolección de información </w:t>
      </w:r>
      <w:r>
        <w:t xml:space="preserve">fue </w:t>
      </w:r>
      <w:r w:rsidR="00221719" w:rsidRPr="004D3A7A">
        <w:t xml:space="preserve">necesaria para sustentar la parte teórica </w:t>
      </w:r>
      <w:r>
        <w:t>en los diversos puntos del trabajo de titulación</w:t>
      </w:r>
      <w:bookmarkStart w:id="32" w:name="_GoBack"/>
      <w:bookmarkEnd w:id="32"/>
      <w:r w:rsidR="00221719" w:rsidRPr="00221719">
        <w:t xml:space="preserve">. </w:t>
      </w:r>
    </w:p>
    <w:p w14:paraId="5FF308A5" w14:textId="77777777" w:rsidR="00221719" w:rsidRPr="003914B0" w:rsidRDefault="00221719" w:rsidP="003914B0">
      <w:pPr>
        <w:pStyle w:val="CuerpoTesis"/>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3" w:name="_Toc527403371"/>
      <w:bookmarkStart w:id="34" w:name="_Toc530638398"/>
      <w:r>
        <w:lastRenderedPageBreak/>
        <w:t>Resultados</w:t>
      </w:r>
      <w:bookmarkEnd w:id="33"/>
      <w:bookmarkEnd w:id="34"/>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77777777" w:rsidR="0053653C" w:rsidRDefault="0053653C" w:rsidP="004A45F2">
      <w:pPr>
        <w:pStyle w:val="E2Tesis"/>
      </w:pPr>
      <w:bookmarkStart w:id="35" w:name="_Toc530638399"/>
      <w:r>
        <w:t>Fase 1: Realización de una revisión sistemática de gestión de procedimiento odontológicos.</w:t>
      </w:r>
      <w:bookmarkEnd w:id="35"/>
      <w:r>
        <w:t xml:space="preserve"> </w:t>
      </w:r>
    </w:p>
    <w:p w14:paraId="5D0ED638" w14:textId="77777777" w:rsidR="0053653C" w:rsidRDefault="0053653C" w:rsidP="0053653C">
      <w:pPr>
        <w:pStyle w:val="CuerpoTesis"/>
      </w:pPr>
    </w:p>
    <w:p w14:paraId="1D3D1822" w14:textId="0768A4F6"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6]","plainTextFormattedCitation":"[2]–[6]","previouslyFormattedCitation":"[2]–[6]"},"properties":{"noteIndex":0},"schema":"https://github.com/citation-style-language/schema/raw/master/csl-citation.json"}</w:instrText>
      </w:r>
      <w:r w:rsidR="00C52FB4" w:rsidRPr="00F5334D">
        <w:fldChar w:fldCharType="separate"/>
      </w:r>
      <w:r w:rsidR="00245F81" w:rsidRPr="00245F81">
        <w:rPr>
          <w:noProof/>
        </w:rPr>
        <w:t>[2]–[6]</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6" w:name="_Toc530638400"/>
      <w:r>
        <w:t>Establecer métricas para la selección de trabajos relacionados al caso de estudio.</w:t>
      </w:r>
      <w:bookmarkEnd w:id="36"/>
    </w:p>
    <w:p w14:paraId="6A50BC26" w14:textId="4CC5BBF7" w:rsidR="0053653C" w:rsidRDefault="0053653C" w:rsidP="0053653C">
      <w:pPr>
        <w:pStyle w:val="CuerpoTesis"/>
      </w:pPr>
      <w:r>
        <w:t xml:space="preserve">En la elaboración de la SLR se estableció una planificación en base a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00C52FB4" w:rsidRPr="00F5334D">
        <w:fldChar w:fldCharType="separate"/>
      </w:r>
      <w:r w:rsidR="00245F81" w:rsidRPr="00245F81">
        <w:rPr>
          <w:noProof/>
        </w:rPr>
        <w:t>[2]</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7" w:name="_Toc530638401"/>
      <w:r w:rsidRPr="007B5434">
        <w:t>Búsqueda de información en base a las métricas establecidas relacionada al caso de estudio.</w:t>
      </w:r>
      <w:bookmarkEnd w:id="37"/>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4A5F0238" w:rsidR="00E7451D" w:rsidRDefault="00E7451D" w:rsidP="00E7451D">
      <w:pPr>
        <w:pStyle w:val="Caption"/>
      </w:pPr>
      <w:bookmarkStart w:id="38"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w:t>
      </w:r>
      <w:r w:rsidR="007E2FB6">
        <w:rPr>
          <w:noProof/>
        </w:rPr>
        <w:fldChar w:fldCharType="end"/>
      </w:r>
      <w:r>
        <w:t>.</w:t>
      </w:r>
      <w:r>
        <w:br/>
      </w:r>
      <w:r w:rsidRPr="003F741E">
        <w:t>DETALLE DE LOS ARTÍCULOS ANALIZADOS</w:t>
      </w:r>
      <w:bookmarkEnd w:id="38"/>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9" w:name="_Toc530638402"/>
      <w:r>
        <w:t>Análisis de los trabajos seleccionados.</w:t>
      </w:r>
      <w:bookmarkEnd w:id="39"/>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40" w:name="_Toc530638403"/>
      <w:r>
        <w:lastRenderedPageBreak/>
        <w:t>Elaborar un documento de los trabajos analizados.</w:t>
      </w:r>
      <w:bookmarkEnd w:id="40"/>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1" w:name="_Toc530638404"/>
      <w:r>
        <w:rPr>
          <w:lang w:val="es-EC"/>
        </w:rPr>
        <w:t xml:space="preserve">Fase 2: </w:t>
      </w:r>
      <w:r w:rsidRPr="00F63A85">
        <w:rPr>
          <w:lang w:val="es-EC"/>
        </w:rPr>
        <w:t>Implementar la solución informática para la gestión de procedimientos odontológicos</w:t>
      </w:r>
      <w:bookmarkEnd w:id="41"/>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2" w:name="_Toc530638405"/>
      <w:r w:rsidRPr="00A8214A">
        <w:rPr>
          <w:lang w:val="es-EC"/>
        </w:rPr>
        <w:t>Analizar y establecer normas de ingeniería de software que se adapten a las necesidades a la solución informática.</w:t>
      </w:r>
      <w:bookmarkEnd w:id="42"/>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3" w:name="_Toc530638406"/>
      <w:r w:rsidRPr="00993058">
        <w:t>Selección de Metodología</w:t>
      </w:r>
      <w:bookmarkEnd w:id="43"/>
    </w:p>
    <w:p w14:paraId="75B4F6F7" w14:textId="14A3A6D4"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245F81">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7]","plainTextFormattedCitation":"[7]","previouslyFormattedCitation":"[7]"},"properties":{"noteIndex":0},"schema":"https://github.com/citation-style-language/schema/raw/master/csl-citation.json"}</w:instrText>
      </w:r>
      <w:r w:rsidR="00C52FB4">
        <w:fldChar w:fldCharType="separate"/>
      </w:r>
      <w:r w:rsidR="00245F81" w:rsidRPr="00245F81">
        <w:rPr>
          <w:noProof/>
        </w:rPr>
        <w:t>[7]</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4" w:name="_Toc530638407"/>
      <w:r>
        <w:t>Programación Extrema (XP)</w:t>
      </w:r>
      <w:bookmarkEnd w:id="44"/>
    </w:p>
    <w:p w14:paraId="78F6B635" w14:textId="2FC3B15B"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rsidRPr="005E29BE">
        <w:fldChar w:fldCharType="separate"/>
      </w:r>
      <w:r w:rsidR="00245F81" w:rsidRPr="00245F81">
        <w:rPr>
          <w:noProof/>
        </w:rPr>
        <w:t>[8]</w:t>
      </w:r>
      <w:r w:rsidRPr="005E29BE">
        <w:fldChar w:fldCharType="end"/>
      </w:r>
      <w:r>
        <w:t>.</w:t>
      </w:r>
    </w:p>
    <w:p w14:paraId="042479B8" w14:textId="57740E1E" w:rsidR="00C52FB4" w:rsidRPr="003335C5" w:rsidRDefault="00C52FB4" w:rsidP="00C52FB4">
      <w:pPr>
        <w:pStyle w:val="CuerpoTesis"/>
      </w:pPr>
      <w:r>
        <w:t xml:space="preserve">Algunas de las principales características que nos brinda la metodología XP </w:t>
      </w:r>
      <w:r>
        <w:fldChar w:fldCharType="begin" w:fldLock="1"/>
      </w:r>
      <w:r w:rsidR="00245F81">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fldChar w:fldCharType="separate"/>
      </w:r>
      <w:r w:rsidR="00245F81" w:rsidRPr="00245F81">
        <w:rPr>
          <w:noProof/>
        </w:rPr>
        <w:t>[9]</w:t>
      </w:r>
      <w:r>
        <w:fldChar w:fldCharType="end"/>
      </w:r>
      <w:r w:rsidRPr="00FB733B">
        <w:rPr>
          <w:b/>
        </w:rPr>
        <w:t xml:space="preserve"> </w:t>
      </w:r>
      <w:r>
        <w:rPr>
          <w:b/>
        </w:rPr>
        <w:fldChar w:fldCharType="begin" w:fldLock="1"/>
      </w:r>
      <w:r w:rsidR="00245F81">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rPr>
        <w:fldChar w:fldCharType="separate"/>
      </w:r>
      <w:r w:rsidR="00245F81" w:rsidRPr="00245F81">
        <w:rPr>
          <w:noProof/>
        </w:rPr>
        <w:t>[10]</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48D30BED"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245F81">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rsidRPr="00EA1EED">
        <w:rPr>
          <w:b/>
        </w:rPr>
        <w:fldChar w:fldCharType="separate"/>
      </w:r>
      <w:r w:rsidR="00245F81" w:rsidRPr="00245F81">
        <w:rPr>
          <w:noProof/>
        </w:rPr>
        <w:t>[9]</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5" w:name="_Toc530638408"/>
      <w:r w:rsidRPr="00EA1EED">
        <w:t>SCRUM</w:t>
      </w:r>
      <w:bookmarkEnd w:id="45"/>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39CBF0A9"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245F81">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1]","plainTextFormattedCitation":"[11]","previouslyFormattedCitation":"[11]"},"properties":{"noteIndex":0},"schema":"https://github.com/citation-style-language/schema/raw/master/csl-citation.json"}</w:instrText>
      </w:r>
      <w:r>
        <w:fldChar w:fldCharType="separate"/>
      </w:r>
      <w:r w:rsidR="00245F81" w:rsidRPr="00245F81">
        <w:rPr>
          <w:noProof/>
        </w:rPr>
        <w:t>[11]</w:t>
      </w:r>
      <w:r>
        <w:fldChar w:fldCharType="end"/>
      </w:r>
      <w:r w:rsidRPr="00A940C6">
        <w:t xml:space="preserve">. </w:t>
      </w:r>
    </w:p>
    <w:p w14:paraId="3E5E9446" w14:textId="7C2875F2"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245F81">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sz w:val="24"/>
        </w:rPr>
        <w:fldChar w:fldCharType="separate"/>
      </w:r>
      <w:r w:rsidR="00245F81" w:rsidRPr="00245F81">
        <w:rPr>
          <w:noProof/>
          <w:sz w:val="24"/>
        </w:rPr>
        <w:t>[10]</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52ABB21"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245F81">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2]","plainTextFormattedCitation":"[12]","previouslyFormattedCitation":"[12]"},"properties":{"noteIndex":0},"schema":"https://github.com/citation-style-language/schema/raw/master/csl-citation.json"}</w:instrText>
      </w:r>
      <w:r w:rsidRPr="00123931">
        <w:rPr>
          <w:b/>
        </w:rPr>
        <w:fldChar w:fldCharType="separate"/>
      </w:r>
      <w:r w:rsidR="00245F81" w:rsidRPr="00245F81">
        <w:rPr>
          <w:noProof/>
        </w:rPr>
        <w:t>[12]</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6" w:name="_Toc530638409"/>
      <w:r w:rsidRPr="00134C50">
        <w:t>CRYSTAL</w:t>
      </w:r>
      <w:bookmarkEnd w:id="46"/>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535E0E17"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245F81">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3]","plainTextFormattedCitation":"[13]","previouslyFormattedCitation":"[13]"},"properties":{"noteIndex":0},"schema":"https://github.com/citation-style-language/schema/raw/master/csl-citation.json"}</w:instrText>
      </w:r>
      <w:r w:rsidRPr="00B16B6A">
        <w:fldChar w:fldCharType="separate"/>
      </w:r>
      <w:r w:rsidR="00245F81" w:rsidRPr="00245F81">
        <w:rPr>
          <w:noProof/>
        </w:rPr>
        <w:t>[13]</w:t>
      </w:r>
      <w:r w:rsidRPr="00B16B6A">
        <w:fldChar w:fldCharType="end"/>
      </w:r>
      <w:r w:rsidRPr="00B16B6A">
        <w:t>.</w:t>
      </w:r>
    </w:p>
    <w:p w14:paraId="52F2AA1C" w14:textId="446855DB"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245F81">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4]","plainTextFormattedCitation":"[14]","previouslyFormattedCitation":"[14]"},"properties":{"noteIndex":0},"schema":"https://github.com/citation-style-language/schema/raw/master/csl-citation.json"}</w:instrText>
      </w:r>
      <w:r>
        <w:fldChar w:fldCharType="separate"/>
      </w:r>
      <w:r w:rsidR="00245F81" w:rsidRPr="00245F81">
        <w:rPr>
          <w:noProof/>
        </w:rPr>
        <w:t>[14]</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930265" w:rsidRDefault="009C335A" w:rsidP="009C335A">
      <w:pPr>
        <w:pStyle w:val="E3Tesis"/>
        <w:rPr>
          <w:lang w:val="es-EC"/>
        </w:rPr>
      </w:pPr>
      <w:bookmarkStart w:id="47" w:name="_Toc530638410"/>
      <w:r w:rsidRPr="00930265">
        <w:rPr>
          <w:lang w:val="es-EC"/>
        </w:rPr>
        <w:t xml:space="preserve">DSDM (Dynamic </w:t>
      </w:r>
      <w:proofErr w:type="spellStart"/>
      <w:r w:rsidRPr="00930265">
        <w:rPr>
          <w:lang w:val="es-EC"/>
        </w:rPr>
        <w:t>Systems</w:t>
      </w:r>
      <w:proofErr w:type="spellEnd"/>
      <w:r w:rsidRPr="00930265">
        <w:rPr>
          <w:lang w:val="es-EC"/>
        </w:rPr>
        <w:t xml:space="preserve"> </w:t>
      </w:r>
      <w:proofErr w:type="spellStart"/>
      <w:r w:rsidRPr="00930265">
        <w:rPr>
          <w:lang w:val="es-EC"/>
        </w:rPr>
        <w:t>Development</w:t>
      </w:r>
      <w:proofErr w:type="spellEnd"/>
      <w:r w:rsidRPr="00930265">
        <w:rPr>
          <w:lang w:val="es-EC"/>
        </w:rPr>
        <w:t xml:space="preserve"> </w:t>
      </w:r>
      <w:proofErr w:type="spellStart"/>
      <w:r w:rsidRPr="00930265">
        <w:rPr>
          <w:lang w:val="es-EC"/>
        </w:rPr>
        <w:t>Method</w:t>
      </w:r>
      <w:proofErr w:type="spellEnd"/>
      <w:r w:rsidRPr="00930265">
        <w:rPr>
          <w:lang w:val="es-EC"/>
        </w:rPr>
        <w:t>)</w:t>
      </w:r>
      <w:bookmarkEnd w:id="47"/>
      <w:r w:rsidRPr="00930265">
        <w:rPr>
          <w:lang w:val="es-EC"/>
        </w:rPr>
        <w:t xml:space="preserve"> </w:t>
      </w:r>
    </w:p>
    <w:p w14:paraId="3992276B" w14:textId="167D4931"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245F8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5]","plainTextFormattedCitation":"[15]","previouslyFormattedCitation":"[15]"},"properties":{"noteIndex":0},"schema":"https://github.com/citation-style-language/schema/raw/master/csl-citation.json"}</w:instrText>
      </w:r>
      <w:r w:rsidR="009D7D3B" w:rsidRPr="008604EB">
        <w:fldChar w:fldCharType="separate"/>
      </w:r>
      <w:r w:rsidR="00245F81" w:rsidRPr="00245F81">
        <w:rPr>
          <w:noProof/>
        </w:rPr>
        <w:t>[15]</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8" w:name="_Toc530638411"/>
      <w:r w:rsidRPr="006F55BB">
        <w:t>Comparativa de las metodologías (XP, Scrum, Crystal, DSDM)</w:t>
      </w:r>
      <w:bookmarkEnd w:id="48"/>
    </w:p>
    <w:p w14:paraId="3FC2B255" w14:textId="2FD474CE" w:rsidR="007A08B1" w:rsidRDefault="007A08B1" w:rsidP="007A08B1">
      <w:pPr>
        <w:pStyle w:val="CuerpoTesis"/>
      </w:pPr>
      <w:r>
        <w:t xml:space="preserve">La realización de la tabla comparativa se basa en los trabajos propuestos en </w:t>
      </w:r>
      <w:r>
        <w:fldChar w:fldCharType="begin" w:fldLock="1"/>
      </w:r>
      <w:r w:rsidR="00245F81">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6]","plainTextFormattedCitation":"[16]","previouslyFormattedCitation":"[16]"},"properties":{"noteIndex":0},"schema":"https://github.com/citation-style-language/schema/raw/master/csl-citation.json"}</w:instrText>
      </w:r>
      <w:r>
        <w:fldChar w:fldCharType="separate"/>
      </w:r>
      <w:r w:rsidR="00245F81" w:rsidRPr="00245F81">
        <w:rPr>
          <w:noProof/>
        </w:rPr>
        <w:t>[16]</w:t>
      </w:r>
      <w:r>
        <w:fldChar w:fldCharType="end"/>
      </w:r>
      <w:r>
        <w:fldChar w:fldCharType="begin" w:fldLock="1"/>
      </w:r>
      <w:r w:rsidR="00245F81">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7]","plainTextFormattedCitation":"[17]","previouslyFormattedCitation":"[17]"},"properties":{"noteIndex":0},"schema":"https://github.com/citation-style-language/schema/raw/master/csl-citation.json"}</w:instrText>
      </w:r>
      <w:r>
        <w:fldChar w:fldCharType="separate"/>
      </w:r>
      <w:r w:rsidR="00245F81" w:rsidRPr="00245F81">
        <w:rPr>
          <w:noProof/>
        </w:rPr>
        <w:t>[17]</w:t>
      </w:r>
      <w:r>
        <w:fldChar w:fldCharType="end"/>
      </w:r>
      <w:r>
        <w:t xml:space="preserve"> </w:t>
      </w:r>
      <w:r>
        <w:fldChar w:fldCharType="begin" w:fldLock="1"/>
      </w:r>
      <w:r w:rsidR="00245F81">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8]","plainTextFormattedCitation":"[18]","previouslyFormattedCitation":"[18]"},"properties":{"noteIndex":0},"schema":"https://github.com/citation-style-language/schema/raw/master/csl-citation.json"}</w:instrText>
      </w:r>
      <w:r>
        <w:fldChar w:fldCharType="separate"/>
      </w:r>
      <w:r w:rsidR="00245F81" w:rsidRPr="00245F81">
        <w:rPr>
          <w:noProof/>
        </w:rPr>
        <w:t>[18]</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7D588AE0" w:rsidR="00E7451D" w:rsidRDefault="00E7451D" w:rsidP="00E7451D">
      <w:pPr>
        <w:pStyle w:val="Caption"/>
      </w:pPr>
      <w:bookmarkStart w:id="49"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I</w:t>
      </w:r>
      <w:r w:rsidR="007E2FB6">
        <w:rPr>
          <w:noProof/>
        </w:rPr>
        <w:fldChar w:fldCharType="end"/>
      </w:r>
      <w:r>
        <w:t>.</w:t>
      </w:r>
      <w:r>
        <w:br/>
      </w:r>
      <w:r w:rsidR="0002256D">
        <w:t>T</w:t>
      </w:r>
      <w:r w:rsidRPr="001D7592">
        <w:t>ABLA COMPARATIVA DE METODOLOGIA</w:t>
      </w:r>
      <w:bookmarkEnd w:id="49"/>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50" w:name="_Toc530638412"/>
      <w:r>
        <w:rPr>
          <w:lang w:val="es-EC"/>
        </w:rPr>
        <w:t xml:space="preserve">Selección de </w:t>
      </w:r>
      <w:r w:rsidR="004A1522">
        <w:rPr>
          <w:lang w:val="es-EC"/>
        </w:rPr>
        <w:t>Framework</w:t>
      </w:r>
      <w:bookmarkEnd w:id="50"/>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FAE1D14"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Pr="001520C6">
        <w:fldChar w:fldCharType="separate"/>
      </w:r>
      <w:r w:rsidR="00245F81" w:rsidRPr="00245F81">
        <w:rPr>
          <w:noProof/>
        </w:rPr>
        <w:t>[19]</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35B4FA8D"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Pr="001520C6">
        <w:fldChar w:fldCharType="separate"/>
      </w:r>
      <w:r w:rsidR="00245F81" w:rsidRPr="00245F81">
        <w:rPr>
          <w:noProof/>
        </w:rPr>
        <w:t>[20]</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245F81">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1]","plainTextFormattedCitation":"[21]","previouslyFormattedCitation":"[21]"},"properties":{"noteIndex":0},"schema":"https://github.com/citation-style-language/schema/raw/master/csl-citation.json"}</w:instrText>
      </w:r>
      <w:r w:rsidRPr="001520C6">
        <w:fldChar w:fldCharType="separate"/>
      </w:r>
      <w:r w:rsidR="00245F81" w:rsidRPr="00245F81">
        <w:rPr>
          <w:noProof/>
        </w:rPr>
        <w:t>[21]</w:t>
      </w:r>
      <w:r w:rsidRPr="001520C6">
        <w:fldChar w:fldCharType="end"/>
      </w:r>
      <w:r w:rsidRPr="001520C6">
        <w:t>,</w:t>
      </w:r>
      <w:r w:rsidRPr="001520C6">
        <w:fldChar w:fldCharType="begin" w:fldLock="1"/>
      </w:r>
      <w:r w:rsidR="00245F81">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2]","plainTextFormattedCitation":"[22]","previouslyFormattedCitation":"[22]"},"properties":{"noteIndex":0},"schema":"https://github.com/citation-style-language/schema/raw/master/csl-citation.json"}</w:instrText>
      </w:r>
      <w:r w:rsidRPr="001520C6">
        <w:fldChar w:fldCharType="separate"/>
      </w:r>
      <w:r w:rsidR="00245F81" w:rsidRPr="00245F81">
        <w:rPr>
          <w:noProof/>
        </w:rPr>
        <w:t>[22]</w:t>
      </w:r>
      <w:r w:rsidRPr="001520C6">
        <w:fldChar w:fldCharType="end"/>
      </w:r>
      <w:r w:rsidRPr="001520C6">
        <w:t>,</w:t>
      </w:r>
      <w:r w:rsidR="00891229"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91229" w:rsidRPr="001520C6">
        <w:fldChar w:fldCharType="separate"/>
      </w:r>
      <w:r w:rsidR="00245F81" w:rsidRPr="00245F81">
        <w:rPr>
          <w:noProof/>
        </w:rPr>
        <w:t>[23]</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1" w:name="_Toc530638413"/>
      <w:r w:rsidRPr="00891229">
        <w:rPr>
          <w:lang w:val="es-EC"/>
        </w:rPr>
        <w:t>Laravel</w:t>
      </w:r>
      <w:bookmarkEnd w:id="51"/>
    </w:p>
    <w:p w14:paraId="58A0D1C7" w14:textId="6A770E54"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F14272">
        <w:fldChar w:fldCharType="separate"/>
      </w:r>
      <w:r w:rsidR="00245F81" w:rsidRPr="00245F81">
        <w:rPr>
          <w:noProof/>
        </w:rPr>
        <w:t>[19]</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2" w:name="_Toc530638414"/>
      <w:r w:rsidRPr="00FC3A28">
        <w:t>CodeIgniter</w:t>
      </w:r>
      <w:bookmarkEnd w:id="52"/>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3" w:name="_Toc530638415"/>
      <w:r w:rsidRPr="00AA32FE">
        <w:t>CakePHP</w:t>
      </w:r>
      <w:bookmarkEnd w:id="53"/>
    </w:p>
    <w:p w14:paraId="2A60D64E" w14:textId="2C7DBFEE"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2D570C">
        <w:fldChar w:fldCharType="separate"/>
      </w:r>
      <w:r w:rsidR="00245F81" w:rsidRPr="00245F81">
        <w:rPr>
          <w:noProof/>
        </w:rPr>
        <w:t>[19]</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4"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4"/>
    </w:p>
    <w:p w14:paraId="34C986FE" w14:textId="52A3DE45"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00B70462" w:rsidRPr="001520C6">
        <w:fldChar w:fldCharType="separate"/>
      </w:r>
      <w:r w:rsidR="00245F81" w:rsidRPr="00245F81">
        <w:rPr>
          <w:noProof/>
        </w:rPr>
        <w:t>[20]</w:t>
      </w:r>
      <w:r w:rsidR="00B70462" w:rsidRPr="001520C6">
        <w:fldChar w:fldCharType="end"/>
      </w:r>
      <w:r w:rsidR="008A50B1">
        <w:t>-</w:t>
      </w:r>
      <w:r w:rsidR="008A50B1"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A50B1" w:rsidRPr="001520C6">
        <w:fldChar w:fldCharType="separate"/>
      </w:r>
      <w:r w:rsidR="00245F81" w:rsidRPr="00245F81">
        <w:rPr>
          <w:noProof/>
        </w:rPr>
        <w:t>[23]</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500E000B" w:rsidR="00E45F0B" w:rsidRDefault="00E45F0B" w:rsidP="00E45F0B">
      <w:pPr>
        <w:pStyle w:val="Caption"/>
      </w:pPr>
      <w:bookmarkStart w:id="55"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II</w:t>
      </w:r>
      <w:r w:rsidR="007E2FB6">
        <w:rPr>
          <w:noProof/>
        </w:rPr>
        <w:fldChar w:fldCharType="end"/>
      </w:r>
      <w:r>
        <w:t xml:space="preserve">. </w:t>
      </w:r>
      <w:r>
        <w:br/>
      </w:r>
      <w:r w:rsidR="000F03AC">
        <w:t>COMPARATIVA DE FRAMEWORKS</w:t>
      </w:r>
      <w:bookmarkEnd w:id="55"/>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6" w:name="_Toc530638417"/>
      <w:r>
        <w:rPr>
          <w:lang w:val="es-EC"/>
        </w:rPr>
        <w:t>Metodología XP</w:t>
      </w:r>
      <w:bookmarkEnd w:id="56"/>
    </w:p>
    <w:p w14:paraId="69DE71DD" w14:textId="1F09F810" w:rsidR="00D10D0D" w:rsidRDefault="00D10D0D" w:rsidP="00D10D0D">
      <w:pPr>
        <w:pStyle w:val="CuerpoTesis"/>
        <w:rPr>
          <w:lang w:val="es-EC"/>
        </w:rPr>
      </w:pPr>
    </w:p>
    <w:p w14:paraId="5C7E3FAC" w14:textId="4583265D" w:rsidR="00190430" w:rsidRPr="00190430" w:rsidRDefault="00190430" w:rsidP="00190430">
      <w:pPr>
        <w:pStyle w:val="E3Tesis"/>
        <w:rPr>
          <w:lang w:val="es-EC"/>
        </w:rPr>
      </w:pPr>
      <w:r>
        <w:rPr>
          <w:lang w:val="es-EC"/>
        </w:rPr>
        <w:t>Especificación de Requerimientos</w:t>
      </w:r>
    </w:p>
    <w:p w14:paraId="532985EA" w14:textId="05F3711F"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245F81">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4]","plainTextFormattedCitation":"[24]","previouslyFormattedCitation":"[24]"},"properties":{"noteIndex":0},"schema":"https://github.com/citation-style-language/schema/raw/master/csl-citation.json"}</w:instrText>
      </w:r>
      <w:r w:rsidR="00745C7B">
        <w:rPr>
          <w:lang w:val="es-EC"/>
        </w:rPr>
        <w:fldChar w:fldCharType="separate"/>
      </w:r>
      <w:r w:rsidR="00245F81" w:rsidRPr="00245F81">
        <w:rPr>
          <w:noProof/>
          <w:lang w:val="es-EC"/>
        </w:rPr>
        <w:t>[24]</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E01499F" w:rsidR="00AA1BB7" w:rsidRDefault="00AA1BB7" w:rsidP="00AA1BB7">
      <w:pPr>
        <w:pStyle w:val="Caption"/>
      </w:pPr>
      <w:bookmarkStart w:id="57"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56170B">
        <w:rPr>
          <w:noProof/>
        </w:rPr>
        <w:t>IV</w:t>
      </w:r>
      <w:r w:rsidR="00930265">
        <w:rPr>
          <w:noProof/>
        </w:rPr>
        <w:fldChar w:fldCharType="end"/>
      </w:r>
      <w:r>
        <w:t xml:space="preserve">. </w:t>
      </w:r>
      <w:r>
        <w:br/>
        <w:t>REQUERIMIENTOS FUNCIONALES</w:t>
      </w:r>
      <w:bookmarkEnd w:id="57"/>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6A0C09" w14:paraId="524176DA" w14:textId="77777777" w:rsidTr="0027701D">
        <w:tc>
          <w:tcPr>
            <w:tcW w:w="4414" w:type="dxa"/>
            <w:vAlign w:val="center"/>
          </w:tcPr>
          <w:p w14:paraId="540FBFD8" w14:textId="2D78A134" w:rsidR="006A0C09" w:rsidRPr="000961F5" w:rsidRDefault="009C5C6D" w:rsidP="0027701D">
            <w:pPr>
              <w:pStyle w:val="CuerpoTesis"/>
              <w:jc w:val="center"/>
              <w:rPr>
                <w:lang w:val="en-US"/>
              </w:rPr>
            </w:pPr>
            <w:r>
              <w:rPr>
                <w:lang w:val="es-EC"/>
              </w:rPr>
              <w:t>RF</w:t>
            </w:r>
            <w:r w:rsidR="00AA1BB7">
              <w:rPr>
                <w:lang w:val="es-EC"/>
              </w:rPr>
              <w:t>001</w:t>
            </w:r>
          </w:p>
        </w:tc>
        <w:tc>
          <w:tcPr>
            <w:tcW w:w="4414" w:type="dxa"/>
            <w:vAlign w:val="center"/>
          </w:tcPr>
          <w:p w14:paraId="7B3F9B9B" w14:textId="52C48C30" w:rsidR="006A0C09" w:rsidRDefault="00B520A0" w:rsidP="0027701D">
            <w:pPr>
              <w:pStyle w:val="CuerpoTesis"/>
              <w:jc w:val="center"/>
              <w:rPr>
                <w:lang w:val="es-EC"/>
              </w:rPr>
            </w:pPr>
            <w:r>
              <w:rPr>
                <w:lang w:val="es-EC"/>
              </w:rPr>
              <w:t>Registr</w:t>
            </w:r>
            <w:r w:rsidR="00D37CE9">
              <w:rPr>
                <w:lang w:val="es-EC"/>
              </w:rPr>
              <w:t>ar</w:t>
            </w:r>
            <w:r>
              <w:rPr>
                <w:lang w:val="es-EC"/>
              </w:rPr>
              <w:t xml:space="preserve"> Usuarios</w:t>
            </w:r>
          </w:p>
        </w:tc>
      </w:tr>
      <w:tr w:rsidR="006A0C09" w14:paraId="472F1473" w14:textId="77777777" w:rsidTr="0027701D">
        <w:tc>
          <w:tcPr>
            <w:tcW w:w="4414" w:type="dxa"/>
            <w:vAlign w:val="center"/>
          </w:tcPr>
          <w:p w14:paraId="3479789D" w14:textId="6561167F" w:rsidR="006A0C09" w:rsidRDefault="007E47BB" w:rsidP="0027701D">
            <w:pPr>
              <w:pStyle w:val="CuerpoTesis"/>
              <w:jc w:val="center"/>
              <w:rPr>
                <w:lang w:val="es-EC"/>
              </w:rPr>
            </w:pPr>
            <w:r>
              <w:rPr>
                <w:lang w:val="es-EC"/>
              </w:rPr>
              <w:t>RF00</w:t>
            </w:r>
            <w:r w:rsidR="001D3EF4">
              <w:rPr>
                <w:lang w:val="es-EC"/>
              </w:rPr>
              <w:t>2</w:t>
            </w:r>
          </w:p>
        </w:tc>
        <w:tc>
          <w:tcPr>
            <w:tcW w:w="4414" w:type="dxa"/>
            <w:vAlign w:val="center"/>
          </w:tcPr>
          <w:p w14:paraId="3314FCB2" w14:textId="65A55949" w:rsidR="006A0C09" w:rsidRDefault="00B520A0" w:rsidP="0027701D">
            <w:pPr>
              <w:pStyle w:val="CuerpoTesis"/>
              <w:jc w:val="center"/>
              <w:rPr>
                <w:lang w:val="es-EC"/>
              </w:rPr>
            </w:pPr>
            <w:r>
              <w:rPr>
                <w:lang w:val="es-EC"/>
              </w:rPr>
              <w:t>Editar información del Usuario</w:t>
            </w:r>
          </w:p>
        </w:tc>
      </w:tr>
      <w:tr w:rsidR="006A0C09" w14:paraId="22A08578" w14:textId="77777777" w:rsidTr="00BF3655">
        <w:tc>
          <w:tcPr>
            <w:tcW w:w="4414" w:type="dxa"/>
            <w:vAlign w:val="center"/>
          </w:tcPr>
          <w:p w14:paraId="74306D2B" w14:textId="19DAB6E5" w:rsidR="006A0C09" w:rsidRDefault="007E47BB" w:rsidP="0027701D">
            <w:pPr>
              <w:pStyle w:val="CuerpoTesis"/>
              <w:jc w:val="center"/>
              <w:rPr>
                <w:lang w:val="es-EC"/>
              </w:rPr>
            </w:pPr>
            <w:r>
              <w:rPr>
                <w:lang w:val="es-EC"/>
              </w:rPr>
              <w:t>RF00</w:t>
            </w:r>
            <w:r w:rsidR="001D3EF4">
              <w:rPr>
                <w:lang w:val="es-EC"/>
              </w:rPr>
              <w:t>3</w:t>
            </w:r>
          </w:p>
        </w:tc>
        <w:tc>
          <w:tcPr>
            <w:tcW w:w="4414" w:type="dxa"/>
            <w:vAlign w:val="center"/>
          </w:tcPr>
          <w:p w14:paraId="00D91252" w14:textId="4723CE70" w:rsidR="006A0C09" w:rsidRDefault="00BF3655" w:rsidP="00BF3655">
            <w:pPr>
              <w:pStyle w:val="CuerpoTesis"/>
              <w:jc w:val="center"/>
              <w:rPr>
                <w:lang w:val="es-EC"/>
              </w:rPr>
            </w:pPr>
            <w:r>
              <w:rPr>
                <w:lang w:val="es-EC"/>
              </w:rPr>
              <w:t xml:space="preserve">Registrar, Editar, </w:t>
            </w:r>
            <w:r w:rsidR="001D2E77">
              <w:rPr>
                <w:lang w:val="es-EC"/>
              </w:rPr>
              <w:t>Listar Pacientes</w:t>
            </w:r>
          </w:p>
        </w:tc>
      </w:tr>
      <w:tr w:rsidR="006A0C09" w14:paraId="4C9AB736" w14:textId="77777777" w:rsidTr="0027701D">
        <w:tc>
          <w:tcPr>
            <w:tcW w:w="4414" w:type="dxa"/>
            <w:vAlign w:val="center"/>
          </w:tcPr>
          <w:p w14:paraId="032D107C" w14:textId="09257B0A" w:rsidR="006A0C09" w:rsidRDefault="007E47BB" w:rsidP="0027701D">
            <w:pPr>
              <w:pStyle w:val="CuerpoTesis"/>
              <w:jc w:val="center"/>
              <w:rPr>
                <w:lang w:val="es-EC"/>
              </w:rPr>
            </w:pPr>
            <w:r>
              <w:rPr>
                <w:lang w:val="es-EC"/>
              </w:rPr>
              <w:lastRenderedPageBreak/>
              <w:t>RF00</w:t>
            </w:r>
            <w:r w:rsidR="001D3EF4">
              <w:rPr>
                <w:lang w:val="es-EC"/>
              </w:rPr>
              <w:t>4</w:t>
            </w:r>
          </w:p>
        </w:tc>
        <w:tc>
          <w:tcPr>
            <w:tcW w:w="4414" w:type="dxa"/>
            <w:vAlign w:val="center"/>
          </w:tcPr>
          <w:p w14:paraId="72DE1363" w14:textId="2A1B79D9" w:rsidR="006A0C09" w:rsidRDefault="001D2E77" w:rsidP="0027701D">
            <w:pPr>
              <w:pStyle w:val="CuerpoTesis"/>
              <w:jc w:val="center"/>
              <w:rPr>
                <w:lang w:val="es-EC"/>
              </w:rPr>
            </w:pPr>
            <w:r>
              <w:rPr>
                <w:lang w:val="es-EC"/>
              </w:rPr>
              <w:t>Registrar, Editar, Eliminar Citas Médicas</w:t>
            </w:r>
          </w:p>
        </w:tc>
      </w:tr>
      <w:tr w:rsidR="006A0C09" w14:paraId="45153897" w14:textId="77777777" w:rsidTr="0027701D">
        <w:tc>
          <w:tcPr>
            <w:tcW w:w="4414" w:type="dxa"/>
            <w:vAlign w:val="center"/>
          </w:tcPr>
          <w:p w14:paraId="66737DB0" w14:textId="2CDC7D41" w:rsidR="006A0C09" w:rsidRDefault="007E47BB" w:rsidP="0027701D">
            <w:pPr>
              <w:pStyle w:val="CuerpoTesis"/>
              <w:jc w:val="center"/>
              <w:rPr>
                <w:lang w:val="es-EC"/>
              </w:rPr>
            </w:pPr>
            <w:r>
              <w:rPr>
                <w:lang w:val="es-EC"/>
              </w:rPr>
              <w:t>RF00</w:t>
            </w:r>
            <w:r w:rsidR="001D3EF4">
              <w:rPr>
                <w:lang w:val="es-EC"/>
              </w:rPr>
              <w:t>5</w:t>
            </w:r>
          </w:p>
        </w:tc>
        <w:tc>
          <w:tcPr>
            <w:tcW w:w="4414" w:type="dxa"/>
            <w:vAlign w:val="center"/>
          </w:tcPr>
          <w:p w14:paraId="77A9B86D" w14:textId="0CAE9707" w:rsidR="006A0C09" w:rsidRDefault="001D2E77" w:rsidP="0027701D">
            <w:pPr>
              <w:pStyle w:val="CuerpoTesis"/>
              <w:jc w:val="center"/>
              <w:rPr>
                <w:lang w:val="es-EC"/>
              </w:rPr>
            </w:pPr>
            <w:r>
              <w:rPr>
                <w:lang w:val="es-EC"/>
              </w:rPr>
              <w:t>Registrar</w:t>
            </w:r>
            <w:r w:rsidR="00DA4AA7">
              <w:rPr>
                <w:lang w:val="es-EC"/>
              </w:rPr>
              <w:t>, Editar</w:t>
            </w:r>
            <w:r>
              <w:rPr>
                <w:lang w:val="es-EC"/>
              </w:rPr>
              <w:t xml:space="preserve"> Historias Clínicas</w:t>
            </w:r>
          </w:p>
        </w:tc>
      </w:tr>
      <w:tr w:rsidR="006A0C09" w14:paraId="6089CFB1" w14:textId="77777777" w:rsidTr="0027701D">
        <w:tc>
          <w:tcPr>
            <w:tcW w:w="4414" w:type="dxa"/>
            <w:vAlign w:val="center"/>
          </w:tcPr>
          <w:p w14:paraId="5A28D098" w14:textId="10B138FD" w:rsidR="006A0C09" w:rsidRDefault="007E47BB" w:rsidP="0027701D">
            <w:pPr>
              <w:pStyle w:val="CuerpoTesis"/>
              <w:jc w:val="center"/>
              <w:rPr>
                <w:lang w:val="es-EC"/>
              </w:rPr>
            </w:pPr>
            <w:r>
              <w:rPr>
                <w:lang w:val="es-EC"/>
              </w:rPr>
              <w:t>RF00</w:t>
            </w:r>
            <w:r w:rsidR="001D3EF4">
              <w:rPr>
                <w:lang w:val="es-EC"/>
              </w:rPr>
              <w:t>6</w:t>
            </w:r>
          </w:p>
        </w:tc>
        <w:tc>
          <w:tcPr>
            <w:tcW w:w="4414" w:type="dxa"/>
            <w:vAlign w:val="center"/>
          </w:tcPr>
          <w:p w14:paraId="6AD74BF4" w14:textId="10F6AF59" w:rsidR="006A0C09" w:rsidRDefault="00D37CE9" w:rsidP="0027701D">
            <w:pPr>
              <w:pStyle w:val="CuerpoTesis"/>
              <w:jc w:val="center"/>
              <w:rPr>
                <w:lang w:val="es-EC"/>
              </w:rPr>
            </w:pPr>
            <w:r>
              <w:rPr>
                <w:lang w:val="es-EC"/>
              </w:rPr>
              <w:t>Ingresar Diagnostico Dental</w:t>
            </w:r>
          </w:p>
        </w:tc>
      </w:tr>
      <w:tr w:rsidR="007E47BB" w14:paraId="5B5928DB" w14:textId="77777777" w:rsidTr="0027701D">
        <w:tc>
          <w:tcPr>
            <w:tcW w:w="4414" w:type="dxa"/>
            <w:vAlign w:val="center"/>
          </w:tcPr>
          <w:p w14:paraId="0A75C0A2" w14:textId="15751C24" w:rsidR="007E47BB" w:rsidRDefault="001D3EF4" w:rsidP="0027701D">
            <w:pPr>
              <w:pStyle w:val="CuerpoTesis"/>
              <w:jc w:val="center"/>
              <w:rPr>
                <w:lang w:val="es-EC"/>
              </w:rPr>
            </w:pPr>
            <w:r>
              <w:rPr>
                <w:lang w:val="es-EC"/>
              </w:rPr>
              <w:t>RF007</w:t>
            </w:r>
          </w:p>
        </w:tc>
        <w:tc>
          <w:tcPr>
            <w:tcW w:w="4414" w:type="dxa"/>
            <w:vAlign w:val="center"/>
          </w:tcPr>
          <w:p w14:paraId="626BC45E" w14:textId="3F35D71A" w:rsidR="007E47BB" w:rsidRDefault="00D37CE9" w:rsidP="0027701D">
            <w:pPr>
              <w:pStyle w:val="CuerpoTesis"/>
              <w:jc w:val="center"/>
              <w:rPr>
                <w:lang w:val="es-EC"/>
              </w:rPr>
            </w:pPr>
            <w:r>
              <w:rPr>
                <w:lang w:val="es-EC"/>
              </w:rPr>
              <w:t>Consultar Diagnostico Dental</w:t>
            </w:r>
          </w:p>
        </w:tc>
      </w:tr>
      <w:tr w:rsidR="001D3EF4" w14:paraId="5EF8203E" w14:textId="77777777" w:rsidTr="0027701D">
        <w:tc>
          <w:tcPr>
            <w:tcW w:w="4414" w:type="dxa"/>
            <w:vAlign w:val="center"/>
          </w:tcPr>
          <w:p w14:paraId="7053FCEC" w14:textId="5436FDFF" w:rsidR="001D3EF4" w:rsidRDefault="001D3EF4" w:rsidP="0027701D">
            <w:pPr>
              <w:pStyle w:val="CuerpoTesis"/>
              <w:jc w:val="center"/>
              <w:rPr>
                <w:lang w:val="es-EC"/>
              </w:rPr>
            </w:pPr>
            <w:r>
              <w:rPr>
                <w:lang w:val="es-EC"/>
              </w:rPr>
              <w:t>RF008</w:t>
            </w:r>
          </w:p>
        </w:tc>
        <w:tc>
          <w:tcPr>
            <w:tcW w:w="4414" w:type="dxa"/>
            <w:vAlign w:val="center"/>
          </w:tcPr>
          <w:p w14:paraId="611ADF5F" w14:textId="2AAF98C4" w:rsidR="001D3EF4" w:rsidRDefault="00D37CE9" w:rsidP="0027701D">
            <w:pPr>
              <w:pStyle w:val="CuerpoTesis"/>
              <w:jc w:val="center"/>
              <w:rPr>
                <w:lang w:val="es-EC"/>
              </w:rPr>
            </w:pPr>
            <w:r>
              <w:rPr>
                <w:lang w:val="es-EC"/>
              </w:rPr>
              <w:t>Registrar Tratamiento de los Pacientes</w:t>
            </w:r>
          </w:p>
        </w:tc>
      </w:tr>
      <w:tr w:rsidR="001D3EF4" w14:paraId="292A0073" w14:textId="77777777" w:rsidTr="0027701D">
        <w:tc>
          <w:tcPr>
            <w:tcW w:w="4414" w:type="dxa"/>
            <w:vAlign w:val="center"/>
          </w:tcPr>
          <w:p w14:paraId="25247CFF" w14:textId="0DCD7A4E" w:rsidR="001D3EF4" w:rsidRDefault="001D3EF4" w:rsidP="0027701D">
            <w:pPr>
              <w:pStyle w:val="CuerpoTesis"/>
              <w:jc w:val="center"/>
              <w:rPr>
                <w:lang w:val="es-EC"/>
              </w:rPr>
            </w:pPr>
            <w:r>
              <w:rPr>
                <w:lang w:val="es-EC"/>
              </w:rPr>
              <w:t>RF009</w:t>
            </w:r>
          </w:p>
        </w:tc>
        <w:tc>
          <w:tcPr>
            <w:tcW w:w="4414" w:type="dxa"/>
            <w:vAlign w:val="center"/>
          </w:tcPr>
          <w:p w14:paraId="03DBFA9D" w14:textId="4A0E2A55" w:rsidR="001D3EF4" w:rsidRDefault="00D37CE9" w:rsidP="0027701D">
            <w:pPr>
              <w:pStyle w:val="CuerpoTesis"/>
              <w:jc w:val="center"/>
              <w:rPr>
                <w:lang w:val="es-EC"/>
              </w:rPr>
            </w:pPr>
            <w:r>
              <w:rPr>
                <w:lang w:val="es-EC"/>
              </w:rPr>
              <w:t>Modificar Tratamiento de los Pacientes</w:t>
            </w:r>
          </w:p>
        </w:tc>
      </w:tr>
      <w:tr w:rsidR="001D3EF4" w14:paraId="571AD82B" w14:textId="77777777" w:rsidTr="0027701D">
        <w:tc>
          <w:tcPr>
            <w:tcW w:w="4414" w:type="dxa"/>
            <w:vAlign w:val="center"/>
          </w:tcPr>
          <w:p w14:paraId="1569C83E" w14:textId="60A8614F" w:rsidR="001D3EF4" w:rsidRDefault="001D3EF4" w:rsidP="0027701D">
            <w:pPr>
              <w:pStyle w:val="CuerpoTesis"/>
              <w:jc w:val="center"/>
              <w:rPr>
                <w:lang w:val="es-EC"/>
              </w:rPr>
            </w:pPr>
            <w:r>
              <w:rPr>
                <w:lang w:val="es-EC"/>
              </w:rPr>
              <w:t>RF010</w:t>
            </w:r>
          </w:p>
        </w:tc>
        <w:tc>
          <w:tcPr>
            <w:tcW w:w="4414" w:type="dxa"/>
            <w:vAlign w:val="center"/>
          </w:tcPr>
          <w:p w14:paraId="1633AA59" w14:textId="306595B0" w:rsidR="001D3EF4" w:rsidRDefault="00D37CE9" w:rsidP="0027701D">
            <w:pPr>
              <w:pStyle w:val="CuerpoTesis"/>
              <w:jc w:val="center"/>
              <w:rPr>
                <w:lang w:val="es-EC"/>
              </w:rPr>
            </w:pPr>
            <w:r>
              <w:rPr>
                <w:lang w:val="es-EC"/>
              </w:rPr>
              <w:t>Consultar Tratamientos de los Pacientes</w:t>
            </w:r>
          </w:p>
        </w:tc>
      </w:tr>
      <w:tr w:rsidR="001D3EF4" w14:paraId="1DF3F8F3" w14:textId="77777777" w:rsidTr="0027701D">
        <w:tc>
          <w:tcPr>
            <w:tcW w:w="4414" w:type="dxa"/>
            <w:vAlign w:val="center"/>
          </w:tcPr>
          <w:p w14:paraId="143FCB95" w14:textId="34BC22BF" w:rsidR="001D3EF4" w:rsidRDefault="001D3EF4" w:rsidP="0027701D">
            <w:pPr>
              <w:pStyle w:val="CuerpoTesis"/>
              <w:jc w:val="center"/>
              <w:rPr>
                <w:lang w:val="es-EC"/>
              </w:rPr>
            </w:pPr>
            <w:r>
              <w:rPr>
                <w:lang w:val="es-EC"/>
              </w:rPr>
              <w:t>RF011</w:t>
            </w:r>
          </w:p>
        </w:tc>
        <w:tc>
          <w:tcPr>
            <w:tcW w:w="4414" w:type="dxa"/>
            <w:vAlign w:val="center"/>
          </w:tcPr>
          <w:p w14:paraId="6E71C734" w14:textId="5DC75FCF" w:rsidR="001D3EF4" w:rsidRDefault="00D37CE9" w:rsidP="0027701D">
            <w:pPr>
              <w:pStyle w:val="CuerpoTesis"/>
              <w:jc w:val="center"/>
              <w:rPr>
                <w:lang w:val="es-EC"/>
              </w:rPr>
            </w:pPr>
            <w:r>
              <w:rPr>
                <w:lang w:val="es-EC"/>
              </w:rPr>
              <w:t>Listar Pacientes Atendidos</w:t>
            </w:r>
          </w:p>
        </w:tc>
      </w:tr>
      <w:tr w:rsidR="001D3EF4" w14:paraId="7EBEED39" w14:textId="77777777" w:rsidTr="0027701D">
        <w:tc>
          <w:tcPr>
            <w:tcW w:w="4414" w:type="dxa"/>
            <w:vAlign w:val="center"/>
          </w:tcPr>
          <w:p w14:paraId="4C935EF9" w14:textId="4C6BA40D" w:rsidR="001D3EF4" w:rsidRDefault="001D3EF4" w:rsidP="0027701D">
            <w:pPr>
              <w:pStyle w:val="CuerpoTesis"/>
              <w:jc w:val="center"/>
              <w:rPr>
                <w:lang w:val="es-EC"/>
              </w:rPr>
            </w:pPr>
            <w:r>
              <w:rPr>
                <w:lang w:val="es-EC"/>
              </w:rPr>
              <w:t>RF012</w:t>
            </w:r>
          </w:p>
        </w:tc>
        <w:tc>
          <w:tcPr>
            <w:tcW w:w="4414" w:type="dxa"/>
            <w:vAlign w:val="center"/>
          </w:tcPr>
          <w:p w14:paraId="4CAF5E3B" w14:textId="10646B99" w:rsidR="001D3EF4" w:rsidRDefault="00D37CE9" w:rsidP="0027701D">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086BD33" w:rsidR="0056170B" w:rsidRDefault="0056170B" w:rsidP="0056170B">
      <w:pPr>
        <w:pStyle w:val="Caption"/>
      </w:pPr>
      <w:bookmarkStart w:id="58"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Pr>
          <w:noProof/>
        </w:rPr>
        <w:t>V</w:t>
      </w:r>
      <w:r w:rsidR="00930265">
        <w:rPr>
          <w:noProof/>
        </w:rPr>
        <w:fldChar w:fldCharType="end"/>
      </w:r>
      <w:r>
        <w:t>.</w:t>
      </w:r>
      <w:r>
        <w:br/>
        <w:t xml:space="preserve"> REQUERIMIENTOS NO FUNCIONALES</w:t>
      </w:r>
      <w:bookmarkEnd w:id="58"/>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2806655" w14:textId="77777777" w:rsidR="00190430" w:rsidRDefault="00190430"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4D578967"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w:t>
      </w:r>
      <w:r>
        <w:lastRenderedPageBreak/>
        <w:t xml:space="preserve">comprensible y delimitada para que los programadores puedan implementarla en unas semanas </w:t>
      </w:r>
      <w:r>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fldChar w:fldCharType="separate"/>
      </w:r>
      <w:r w:rsidR="00245F81" w:rsidRPr="00245F81">
        <w:rPr>
          <w:noProof/>
        </w:rPr>
        <w:t>[8]</w:t>
      </w:r>
      <w:r>
        <w:fldChar w:fldCharType="end"/>
      </w:r>
      <w:r>
        <w:t xml:space="preserve">. </w:t>
      </w:r>
      <w:r>
        <w:tab/>
      </w:r>
    </w:p>
    <w:p w14:paraId="442A7EF2" w14:textId="77777777" w:rsidR="00364A1D" w:rsidRDefault="00364A1D" w:rsidP="00D10D0D">
      <w:pPr>
        <w:pStyle w:val="CuerpoTesis"/>
        <w:rPr>
          <w:b/>
          <w:lang w:val="es-EC"/>
        </w:rPr>
      </w:pPr>
    </w:p>
    <w:p w14:paraId="0844BB24" w14:textId="267FDDFB" w:rsidR="00042506" w:rsidRPr="00042506" w:rsidRDefault="00042506" w:rsidP="00D10D0D">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245F81">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5]","plainTextFormattedCitation":"[25]","previouslyFormattedCitation":"[25]"},"properties":{"noteIndex":0},"schema":"https://github.com/citation-style-language/schema/raw/master/csl-citation.json"}</w:instrText>
      </w:r>
      <w:r w:rsidR="001C73EA">
        <w:rPr>
          <w:lang w:val="es-EC"/>
        </w:rPr>
        <w:fldChar w:fldCharType="separate"/>
      </w:r>
      <w:r w:rsidR="00245F81" w:rsidRPr="00245F81">
        <w:rPr>
          <w:noProof/>
          <w:lang w:val="es-EC"/>
        </w:rPr>
        <w:t>[25]</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6E5D0482" w14:textId="6B94A4CD" w:rsidR="004D18C8" w:rsidRDefault="004D18C8">
      <w:pPr>
        <w:rPr>
          <w:rFonts w:ascii="Arial" w:hAnsi="Arial"/>
          <w:b/>
          <w:lang w:val="es-EC"/>
        </w:rPr>
      </w:pPr>
      <w:r>
        <w:rPr>
          <w:b/>
          <w:lang w:val="es-EC"/>
        </w:rPr>
        <w:br w:type="page"/>
      </w:r>
    </w:p>
    <w:p w14:paraId="6F935963" w14:textId="3C4CFF97" w:rsidR="00A74B0A" w:rsidRDefault="00A74B0A" w:rsidP="00A74B0A">
      <w:pPr>
        <w:pStyle w:val="Caption"/>
      </w:pPr>
      <w:bookmarkStart w:id="59" w:name="_Ref530638573"/>
      <w:bookmarkStart w:id="60" w:name="_Toc531242813"/>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VI</w:t>
      </w:r>
      <w:r w:rsidR="007E2FB6">
        <w:rPr>
          <w:noProof/>
        </w:rPr>
        <w:fldChar w:fldCharType="end"/>
      </w:r>
      <w:bookmarkEnd w:id="59"/>
      <w:r>
        <w:t xml:space="preserve">. </w:t>
      </w:r>
      <w:r>
        <w:br/>
      </w:r>
      <w:r w:rsidR="000F03AC">
        <w:t>MODELO DE HISTORIA DE USUARIO</w:t>
      </w:r>
      <w:bookmarkEnd w:id="60"/>
    </w:p>
    <w:tbl>
      <w:tblPr>
        <w:tblStyle w:val="TableGrid"/>
        <w:tblpPr w:leftFromText="141" w:rightFromText="141" w:vertAnchor="page" w:horzAnchor="page" w:tblpX="1641" w:tblpY="3041"/>
        <w:tblW w:w="10110" w:type="dxa"/>
        <w:tblLook w:val="04A0" w:firstRow="1" w:lastRow="0" w:firstColumn="1" w:lastColumn="0" w:noHBand="0" w:noVBand="1"/>
      </w:tblPr>
      <w:tblGrid>
        <w:gridCol w:w="5270"/>
        <w:gridCol w:w="4840"/>
      </w:tblGrid>
      <w:tr w:rsidR="00C037C6" w14:paraId="5F2F734B" w14:textId="77777777" w:rsidTr="00A74B0A">
        <w:trPr>
          <w:trHeight w:val="313"/>
        </w:trPr>
        <w:tc>
          <w:tcPr>
            <w:tcW w:w="10110" w:type="dxa"/>
            <w:gridSpan w:val="2"/>
            <w:vAlign w:val="center"/>
          </w:tcPr>
          <w:p w14:paraId="1568591D" w14:textId="77777777" w:rsidR="00C037C6" w:rsidRPr="00583464" w:rsidRDefault="00C037C6" w:rsidP="00A74B0A">
            <w:pPr>
              <w:pStyle w:val="CuerpoTesis"/>
              <w:jc w:val="center"/>
            </w:pPr>
            <w:bookmarkStart w:id="61" w:name="_Hlk524732714"/>
            <w:r>
              <w:t>Historia de Usuario</w:t>
            </w:r>
          </w:p>
        </w:tc>
      </w:tr>
      <w:tr w:rsidR="00C037C6" w14:paraId="7419EA22" w14:textId="77777777" w:rsidTr="00A74B0A">
        <w:trPr>
          <w:trHeight w:val="371"/>
        </w:trPr>
        <w:tc>
          <w:tcPr>
            <w:tcW w:w="5270" w:type="dxa"/>
          </w:tcPr>
          <w:p w14:paraId="3A66E235" w14:textId="37C81242" w:rsidR="00C037C6" w:rsidRDefault="00C037C6" w:rsidP="00A74B0A">
            <w:pPr>
              <w:pStyle w:val="CuerpoTesis"/>
            </w:pPr>
            <w:r w:rsidRPr="00583464">
              <w:t>Número</w:t>
            </w:r>
            <w:r>
              <w:t xml:space="preserve">: </w:t>
            </w:r>
          </w:p>
        </w:tc>
        <w:tc>
          <w:tcPr>
            <w:tcW w:w="4840" w:type="dxa"/>
          </w:tcPr>
          <w:p w14:paraId="1800DC8E" w14:textId="4C69AFFA" w:rsidR="00C037C6" w:rsidRPr="0008735E" w:rsidRDefault="00C037C6" w:rsidP="00A74B0A">
            <w:pPr>
              <w:pStyle w:val="CuerpoTesis"/>
            </w:pPr>
            <w:r>
              <w:t>Nombre Historia de Usuario:</w:t>
            </w:r>
          </w:p>
        </w:tc>
      </w:tr>
      <w:tr w:rsidR="00C037C6" w14:paraId="7BF8BE06" w14:textId="77777777" w:rsidTr="00A74B0A">
        <w:trPr>
          <w:trHeight w:val="418"/>
        </w:trPr>
        <w:tc>
          <w:tcPr>
            <w:tcW w:w="10110" w:type="dxa"/>
            <w:gridSpan w:val="2"/>
          </w:tcPr>
          <w:p w14:paraId="2137FD2F" w14:textId="3BFB6E6D" w:rsidR="00C037C6" w:rsidRPr="0008735E" w:rsidRDefault="00C037C6" w:rsidP="00A74B0A">
            <w:pPr>
              <w:pStyle w:val="CuerpoTesis"/>
            </w:pPr>
            <w:r w:rsidRPr="00583464">
              <w:t>Usuario:</w:t>
            </w:r>
            <w:r>
              <w:t xml:space="preserve"> </w:t>
            </w:r>
          </w:p>
        </w:tc>
      </w:tr>
      <w:tr w:rsidR="00C037C6" w14:paraId="179965EE" w14:textId="77777777" w:rsidTr="00A74B0A">
        <w:trPr>
          <w:trHeight w:val="425"/>
        </w:trPr>
        <w:tc>
          <w:tcPr>
            <w:tcW w:w="5270" w:type="dxa"/>
          </w:tcPr>
          <w:p w14:paraId="109EF71A" w14:textId="77777777" w:rsidR="00C037C6" w:rsidRPr="00583464" w:rsidRDefault="00C037C6" w:rsidP="00A74B0A">
            <w:pPr>
              <w:pStyle w:val="CuerpoTesis"/>
            </w:pPr>
            <w:r w:rsidRPr="00583464">
              <w:t>Modificación de Historia Número:</w:t>
            </w:r>
          </w:p>
        </w:tc>
        <w:tc>
          <w:tcPr>
            <w:tcW w:w="4840" w:type="dxa"/>
          </w:tcPr>
          <w:p w14:paraId="3D7A4AEE" w14:textId="035A5855" w:rsidR="00C037C6" w:rsidRPr="00583464" w:rsidRDefault="00C037C6" w:rsidP="00A74B0A">
            <w:pPr>
              <w:pStyle w:val="CuerpoTesis"/>
            </w:pPr>
            <w:r w:rsidRPr="00583464">
              <w:t>Interacción Asignada:</w:t>
            </w:r>
          </w:p>
        </w:tc>
      </w:tr>
      <w:tr w:rsidR="00C037C6" w14:paraId="23B599B8" w14:textId="77777777" w:rsidTr="00A74B0A">
        <w:trPr>
          <w:trHeight w:val="333"/>
        </w:trPr>
        <w:tc>
          <w:tcPr>
            <w:tcW w:w="5270" w:type="dxa"/>
          </w:tcPr>
          <w:p w14:paraId="4ADFA6E1" w14:textId="75AABBA2" w:rsidR="00C037C6" w:rsidRDefault="00C037C6" w:rsidP="00A74B0A">
            <w:pPr>
              <w:pStyle w:val="CuerpoTesis"/>
            </w:pPr>
            <w:r w:rsidRPr="00583464">
              <w:t>Prioridad en el negocio:(Alta/Media/Baja)</w:t>
            </w:r>
            <w:r>
              <w:t xml:space="preserve"> </w:t>
            </w:r>
          </w:p>
        </w:tc>
        <w:tc>
          <w:tcPr>
            <w:tcW w:w="4840" w:type="dxa"/>
          </w:tcPr>
          <w:p w14:paraId="0111D218" w14:textId="718A0C8E" w:rsidR="00C037C6" w:rsidRPr="00CD0A5A" w:rsidRDefault="00C037C6" w:rsidP="00A74B0A">
            <w:pPr>
              <w:pStyle w:val="CuerpoTesis"/>
            </w:pPr>
            <w:r w:rsidRPr="00DD6F9F">
              <w:t>Puntos estimados:</w:t>
            </w:r>
            <w:r>
              <w:t xml:space="preserve"> </w:t>
            </w:r>
          </w:p>
        </w:tc>
      </w:tr>
      <w:tr w:rsidR="00C037C6" w14:paraId="3D02141E" w14:textId="77777777" w:rsidTr="00A74B0A">
        <w:trPr>
          <w:trHeight w:val="202"/>
        </w:trPr>
        <w:tc>
          <w:tcPr>
            <w:tcW w:w="5270" w:type="dxa"/>
          </w:tcPr>
          <w:p w14:paraId="3785E07F" w14:textId="19FE2063" w:rsidR="00C037C6" w:rsidRPr="00583464" w:rsidRDefault="00C037C6" w:rsidP="00A74B0A">
            <w:pPr>
              <w:pStyle w:val="CuerpoTesis"/>
            </w:pPr>
            <w:r w:rsidRPr="00583464">
              <w:t>Riesgo en el desarrollo:</w:t>
            </w:r>
            <w:r>
              <w:t xml:space="preserve"> </w:t>
            </w:r>
            <w:r w:rsidRPr="00583464">
              <w:t>(Alta/Media/Baja)</w:t>
            </w:r>
          </w:p>
        </w:tc>
        <w:tc>
          <w:tcPr>
            <w:tcW w:w="4840" w:type="dxa"/>
          </w:tcPr>
          <w:p w14:paraId="26023042" w14:textId="77777777" w:rsidR="00C037C6" w:rsidRPr="00DD6F9F" w:rsidRDefault="00C037C6" w:rsidP="00A74B0A">
            <w:pPr>
              <w:pStyle w:val="CuerpoTesis"/>
            </w:pPr>
            <w:r w:rsidRPr="00DD6F9F">
              <w:t>Puntos reales:</w:t>
            </w:r>
          </w:p>
        </w:tc>
      </w:tr>
      <w:tr w:rsidR="00C037C6" w14:paraId="5F06F322" w14:textId="77777777" w:rsidTr="00BE1D84">
        <w:trPr>
          <w:trHeight w:val="117"/>
        </w:trPr>
        <w:tc>
          <w:tcPr>
            <w:tcW w:w="10110" w:type="dxa"/>
            <w:gridSpan w:val="2"/>
          </w:tcPr>
          <w:p w14:paraId="5BF4F279" w14:textId="4D54420B" w:rsidR="00C037C6" w:rsidRPr="00D94945" w:rsidRDefault="00C037C6" w:rsidP="00A74B0A">
            <w:pPr>
              <w:pStyle w:val="CuerpoTesis"/>
            </w:pPr>
            <w:r w:rsidRPr="00583464">
              <w:t>Descripción:</w:t>
            </w:r>
          </w:p>
        </w:tc>
      </w:tr>
      <w:tr w:rsidR="00C037C6" w14:paraId="26103696" w14:textId="77777777" w:rsidTr="00BE1D84">
        <w:trPr>
          <w:trHeight w:val="293"/>
        </w:trPr>
        <w:tc>
          <w:tcPr>
            <w:tcW w:w="10110" w:type="dxa"/>
            <w:gridSpan w:val="2"/>
          </w:tcPr>
          <w:p w14:paraId="28AA3DC3" w14:textId="77777777" w:rsidR="00C037C6" w:rsidRPr="00583464" w:rsidRDefault="00C037C6" w:rsidP="00A74B0A">
            <w:pPr>
              <w:pStyle w:val="CuerpoTesis"/>
            </w:pPr>
            <w:r w:rsidRPr="00583464">
              <w:t>Observaciones:</w:t>
            </w:r>
          </w:p>
        </w:tc>
      </w:tr>
      <w:bookmarkEnd w:id="61"/>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08C38BA8" w14:textId="53C5BC7B" w:rsidR="00190430" w:rsidRDefault="00190430">
      <w:pPr>
        <w:rPr>
          <w:rFonts w:ascii="Arial" w:hAnsi="Arial"/>
          <w:lang w:val="es-EC"/>
        </w:rPr>
      </w:pPr>
      <w:r>
        <w:rPr>
          <w:lang w:val="es-EC"/>
        </w:rPr>
        <w:br w:type="page"/>
      </w:r>
    </w:p>
    <w:p w14:paraId="63DC8C94" w14:textId="77777777" w:rsidR="007E2FB6" w:rsidRPr="00891229" w:rsidRDefault="007E2FB6" w:rsidP="007E2FB6">
      <w:pPr>
        <w:pStyle w:val="CuerpoTesis"/>
        <w:rPr>
          <w:lang w:val="es-EC"/>
        </w:rPr>
      </w:pPr>
    </w:p>
    <w:p w14:paraId="4D971948" w14:textId="77777777" w:rsidR="002E6218" w:rsidRPr="00D55A66" w:rsidRDefault="002E621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2" w:name="_Toc530638418"/>
      <w:r w:rsidRPr="00A8214A">
        <w:rPr>
          <w:lang w:val="es-EC"/>
        </w:rPr>
        <w:t>Establecer plataforma para el desarrollo de la solución informática.</w:t>
      </w:r>
      <w:bookmarkEnd w:id="62"/>
    </w:p>
    <w:p w14:paraId="136C5353" w14:textId="77777777" w:rsidR="002E6218" w:rsidRDefault="002E6218" w:rsidP="00D755A7">
      <w:pPr>
        <w:pStyle w:val="E2Tesis"/>
        <w:numPr>
          <w:ilvl w:val="0"/>
          <w:numId w:val="8"/>
        </w:numPr>
        <w:rPr>
          <w:lang w:val="es-EC"/>
        </w:rPr>
      </w:pPr>
      <w:bookmarkStart w:id="63" w:name="_Toc530638419"/>
      <w:r w:rsidRPr="00A8214A">
        <w:rPr>
          <w:lang w:val="es-EC"/>
        </w:rPr>
        <w:t>Analizar y modelar las funcionalidades de la solución informática en base a los requerimientos dados por la clínica odontológica.</w:t>
      </w:r>
      <w:bookmarkEnd w:id="63"/>
    </w:p>
    <w:p w14:paraId="3DC54229" w14:textId="77777777" w:rsidR="002E6218" w:rsidRDefault="002E6218" w:rsidP="00D755A7">
      <w:pPr>
        <w:pStyle w:val="E2Tesis"/>
        <w:numPr>
          <w:ilvl w:val="0"/>
          <w:numId w:val="8"/>
        </w:numPr>
        <w:rPr>
          <w:lang w:val="es-EC"/>
        </w:rPr>
      </w:pPr>
      <w:bookmarkStart w:id="64"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4"/>
    </w:p>
    <w:p w14:paraId="538802C6" w14:textId="77777777" w:rsidR="002E6218" w:rsidRPr="00F63A85" w:rsidRDefault="002E6218" w:rsidP="00D755A7">
      <w:pPr>
        <w:pStyle w:val="E2Tesis"/>
        <w:numPr>
          <w:ilvl w:val="0"/>
          <w:numId w:val="8"/>
        </w:numPr>
        <w:rPr>
          <w:lang w:val="es-EC"/>
        </w:rPr>
      </w:pPr>
      <w:bookmarkStart w:id="65" w:name="_Toc530638421"/>
      <w:r w:rsidRPr="00C31E68">
        <w:rPr>
          <w:lang w:val="es-EC"/>
        </w:rPr>
        <w:t>Elaborar documentación</w:t>
      </w:r>
      <w:bookmarkEnd w:id="65"/>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6" w:name="_Toc527403372"/>
      <w:bookmarkStart w:id="67" w:name="_Toc530638422"/>
      <w:r>
        <w:lastRenderedPageBreak/>
        <w:t>Discusión</w:t>
      </w:r>
      <w:bookmarkEnd w:id="66"/>
      <w:bookmarkEnd w:id="67"/>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8" w:name="_Toc527403373"/>
      <w:bookmarkStart w:id="69" w:name="_Toc530638423"/>
      <w:r>
        <w:t>Desarrollo de la propuesta alternativa</w:t>
      </w:r>
      <w:bookmarkEnd w:id="68"/>
      <w:bookmarkEnd w:id="69"/>
    </w:p>
    <w:p w14:paraId="262C12E7" w14:textId="77777777" w:rsidR="00A56E99" w:rsidRDefault="00A56E99" w:rsidP="00C8668A">
      <w:pPr>
        <w:pStyle w:val="E3Tesis"/>
      </w:pPr>
    </w:p>
    <w:p w14:paraId="4EF68310" w14:textId="30ED99A5" w:rsidR="008C149A" w:rsidRDefault="00C8668A" w:rsidP="00C8668A">
      <w:pPr>
        <w:pStyle w:val="E3Tesis"/>
      </w:pPr>
      <w:r>
        <w:t>Objetivo 1: Realización de una revisión sistemática de gestión de procedimiento odontológicos</w:t>
      </w:r>
      <w:r w:rsidR="00A56E99">
        <w:t>.</w:t>
      </w:r>
    </w:p>
    <w:p w14:paraId="0445BE6E" w14:textId="7E9F117E"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003C0A18" w:rsidRPr="00F5334D">
        <w:fldChar w:fldCharType="separate"/>
      </w:r>
      <w:r w:rsidR="00245F81" w:rsidRPr="00245F81">
        <w:rPr>
          <w:noProof/>
        </w:rPr>
        <w:t>[3]</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0" w:name="_Toc527403374"/>
      <w:bookmarkStart w:id="71" w:name="_Toc530638424"/>
      <w:r>
        <w:t>Valoración Técnica económica ambiental</w:t>
      </w:r>
      <w:bookmarkEnd w:id="70"/>
      <w:bookmarkEnd w:id="7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2" w:name="_Toc527403375"/>
      <w:bookmarkStart w:id="73" w:name="_Toc530638425"/>
      <w:r>
        <w:lastRenderedPageBreak/>
        <w:t>Conclusiones</w:t>
      </w:r>
      <w:bookmarkEnd w:id="72"/>
      <w:bookmarkEnd w:id="73"/>
    </w:p>
    <w:p w14:paraId="6A1FC6B2" w14:textId="77777777" w:rsidR="0001399F" w:rsidRDefault="0001399F" w:rsidP="001C369D">
      <w:pPr>
        <w:pStyle w:val="CuerpoTesis"/>
      </w:pPr>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5276D3EC"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D0480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003F2695">
        <w:fldChar w:fldCharType="separate"/>
      </w:r>
      <w:r w:rsidR="003F2695" w:rsidRPr="003F2695">
        <w:rPr>
          <w:noProof/>
        </w:rPr>
        <w:t>[26]</w:t>
      </w:r>
      <w:r w:rsidR="003F2695">
        <w:fldChar w:fldCharType="end"/>
      </w:r>
      <w:r w:rsidR="00D0480D">
        <w:t xml:space="preserve">; </w:t>
      </w:r>
      <w:r w:rsidR="003D6EAC" w:rsidRPr="003D6EAC">
        <w:t>Pedro Gallardo</w:t>
      </w:r>
      <w:r w:rsidR="003D6EAC">
        <w:t xml:space="preserve"> </w:t>
      </w:r>
      <w:r w:rsidR="00D0480D">
        <w:fldChar w:fldCharType="begin" w:fldLock="1"/>
      </w:r>
      <w:r w:rsidR="00D0480D">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00D0480D">
        <w:fldChar w:fldCharType="separate"/>
      </w:r>
      <w:r w:rsidR="00D0480D" w:rsidRPr="00D0480D">
        <w:rPr>
          <w:noProof/>
        </w:rPr>
        <w:t>[27]</w:t>
      </w:r>
      <w:r w:rsidR="00D0480D">
        <w:fldChar w:fldCharType="end"/>
      </w:r>
      <w:r w:rsidR="00D0480D">
        <w:t xml:space="preserve">; </w:t>
      </w:r>
      <w:r w:rsidR="00D0480D" w:rsidRPr="00D0480D">
        <w:t>Milagros Labrador</w:t>
      </w:r>
      <w:r w:rsidR="00D0480D">
        <w:fldChar w:fldCharType="begin" w:fldLock="1"/>
      </w:r>
      <w:r w:rsidR="00715D8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00D0480D">
        <w:fldChar w:fldCharType="separate"/>
      </w:r>
      <w:r w:rsidR="00D0480D" w:rsidRPr="00D0480D">
        <w:rPr>
          <w:noProof/>
        </w:rPr>
        <w:t>[28]</w:t>
      </w:r>
      <w:r w:rsidR="00D0480D">
        <w:fldChar w:fldCharType="end"/>
      </w:r>
      <w:r w:rsidR="00D0480D">
        <w:t xml:space="preserve">; </w:t>
      </w:r>
      <w:r w:rsidR="00D0480D" w:rsidRPr="00D0480D">
        <w:t>Alex</w:t>
      </w:r>
      <w:r w:rsidR="00D0480D" w:rsidRPr="00D0480D">
        <w:t xml:space="preserve"> </w:t>
      </w:r>
      <w:r w:rsidR="00D0480D" w:rsidRPr="00D0480D">
        <w:t>Chillagano</w:t>
      </w:r>
      <w:r w:rsidR="00D0480D">
        <w:t xml:space="preserve"> </w:t>
      </w:r>
      <w:r w:rsidR="00715D8B">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00715D8B">
        <w:fldChar w:fldCharType="separate"/>
      </w:r>
      <w:r w:rsidR="00715D8B" w:rsidRPr="00715D8B">
        <w:rPr>
          <w:noProof/>
        </w:rPr>
        <w:t>[29]</w:t>
      </w:r>
      <w:r w:rsidR="00715D8B">
        <w:fldChar w:fldCharType="end"/>
      </w:r>
      <w:r w:rsidR="00715D8B">
        <w:t xml:space="preserve">; </w:t>
      </w:r>
      <w:r w:rsidR="00715D8B" w:rsidRPr="00715D8B">
        <w:t>Jesús</w:t>
      </w:r>
      <w:r w:rsidR="00715D8B" w:rsidRPr="00715D8B">
        <w:t xml:space="preserve"> </w:t>
      </w:r>
      <w:r w:rsidR="00715D8B" w:rsidRPr="00715D8B">
        <w:t>Ponluiza</w:t>
      </w:r>
      <w:r w:rsidR="00715D8B">
        <w:t xml:space="preserve"> </w:t>
      </w:r>
      <w:r w:rsidR="00715D8B">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00715D8B">
        <w:fldChar w:fldCharType="separate"/>
      </w:r>
      <w:r w:rsidR="00715D8B" w:rsidRPr="00715D8B">
        <w:rPr>
          <w:noProof/>
        </w:rPr>
        <w:t>[30]</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operties":{"noteIndex":0},"schema":"https://github.com/citation-style-language/schema/raw/master/csl-citation.json"}</w:instrText>
      </w:r>
      <w:r w:rsidR="003D6EAC">
        <w:fldChar w:fldCharType="separate"/>
      </w:r>
      <w:r w:rsidR="003D6EAC" w:rsidRPr="003D6EAC">
        <w:rPr>
          <w:noProof/>
        </w:rPr>
        <w:t>[31]</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4" w:name="_Toc527403376"/>
      <w:bookmarkStart w:id="75" w:name="_Toc530638426"/>
      <w:r>
        <w:lastRenderedPageBreak/>
        <w:t>Recomendaciones</w:t>
      </w:r>
      <w:bookmarkEnd w:id="74"/>
      <w:bookmarkEnd w:id="7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6" w:name="_Toc527403377"/>
      <w:bookmarkStart w:id="77" w:name="_Toc530638427"/>
      <w:r>
        <w:lastRenderedPageBreak/>
        <w:t>Bibliografía</w:t>
      </w:r>
      <w:bookmarkEnd w:id="76"/>
      <w:bookmarkEnd w:id="77"/>
    </w:p>
    <w:p w14:paraId="2ACD6B25" w14:textId="77777777" w:rsidR="003447B7" w:rsidRDefault="003447B7" w:rsidP="00F63A85">
      <w:pPr>
        <w:pStyle w:val="CuerpoTesis"/>
      </w:pPr>
    </w:p>
    <w:bookmarkStart w:id="78" w:name="_Toc527403378"/>
    <w:p w14:paraId="77B462AE" w14:textId="031E2B27" w:rsidR="003D6EAC" w:rsidRPr="003D6EAC" w:rsidRDefault="00C831C8" w:rsidP="003D6EAC">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6C1BB5">
        <w:rPr>
          <w:lang w:val="es-EC"/>
        </w:rPr>
        <w:instrText xml:space="preserve">ADDIN Mendeley Bibliography CSL_BIBLIOGRAPHY </w:instrText>
      </w:r>
      <w:r>
        <w:fldChar w:fldCharType="separate"/>
      </w:r>
      <w:r w:rsidR="003D6EAC" w:rsidRPr="003D6EAC">
        <w:rPr>
          <w:rFonts w:ascii="Calibri" w:hAnsi="Calibri" w:cs="Calibri"/>
          <w:noProof/>
          <w:szCs w:val="24"/>
        </w:rPr>
        <w:t>[1]</w:t>
      </w:r>
      <w:r w:rsidR="003D6EAC" w:rsidRPr="003D6EAC">
        <w:rPr>
          <w:rFonts w:ascii="Calibri" w:hAnsi="Calibri" w:cs="Calibri"/>
          <w:noProof/>
          <w:szCs w:val="24"/>
        </w:rPr>
        <w:tab/>
        <w:t>C. Dawson and G. Martín, “El proyecto fin de carrera en ingeniería informática: una guía para el estudiante.” PEARSON EDUCACION, p. 169, 2002.</w:t>
      </w:r>
    </w:p>
    <w:p w14:paraId="5E3AB5A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w:t>
      </w:r>
      <w:r w:rsidRPr="003D6EAC">
        <w:rPr>
          <w:rFonts w:ascii="Calibri" w:hAnsi="Calibri" w:cs="Calibri"/>
          <w:noProof/>
          <w:szCs w:val="24"/>
        </w:rPr>
        <w:tab/>
        <w:t>K. Barbara, “Guidelines for performing Systematic Literature Reviews in Software Engineering,” 2007.</w:t>
      </w:r>
    </w:p>
    <w:p w14:paraId="0D57BF08"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w:t>
      </w:r>
      <w:r w:rsidRPr="003D6EAC">
        <w:rPr>
          <w:rFonts w:ascii="Calibri" w:hAnsi="Calibri" w:cs="Calibri"/>
          <w:noProof/>
          <w:szCs w:val="24"/>
        </w:rPr>
        <w:tab/>
        <w:t>B. Kitchenham, “Procedures for Performing Systematic Reviews,” 2004.</w:t>
      </w:r>
    </w:p>
    <w:p w14:paraId="7A4856F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4]</w:t>
      </w:r>
      <w:r w:rsidRPr="003D6EAC">
        <w:rPr>
          <w:rFonts w:ascii="Calibri" w:hAnsi="Calibri" w:cs="Calibri"/>
          <w:noProof/>
          <w:szCs w:val="24"/>
        </w:rPr>
        <w:tab/>
        <w:t xml:space="preserve">J. D. Velásquez Henao and J. D. V. Henao, “Una Guía Corta para Escribir Revisiones Sistemáticas de Literatura. Parte 4,” </w:t>
      </w:r>
      <w:r w:rsidRPr="003D6EAC">
        <w:rPr>
          <w:rFonts w:ascii="Calibri" w:hAnsi="Calibri" w:cs="Calibri"/>
          <w:i/>
          <w:iCs/>
          <w:noProof/>
          <w:szCs w:val="24"/>
        </w:rPr>
        <w:t>DYNA</w:t>
      </w:r>
      <w:r w:rsidRPr="003D6EAC">
        <w:rPr>
          <w:rFonts w:ascii="Calibri" w:hAnsi="Calibri" w:cs="Calibri"/>
          <w:noProof/>
          <w:szCs w:val="24"/>
        </w:rPr>
        <w:t>, vol. 82, no. 190, pp. 9–12, May 2015.</w:t>
      </w:r>
    </w:p>
    <w:p w14:paraId="443C4ED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5]</w:t>
      </w:r>
      <w:r w:rsidRPr="003D6EAC">
        <w:rPr>
          <w:rFonts w:ascii="Calibri" w:hAnsi="Calibri" w:cs="Calibri"/>
          <w:noProof/>
          <w:szCs w:val="24"/>
        </w:rPr>
        <w:tab/>
        <w:t xml:space="preserve">J. D. Velásquez, “Una Guía Corta para Escribir Revisiones Sistemáticas de Literatura Parte 3,” </w:t>
      </w:r>
      <w:r w:rsidRPr="003D6EAC">
        <w:rPr>
          <w:rFonts w:ascii="Calibri" w:hAnsi="Calibri" w:cs="Calibri"/>
          <w:i/>
          <w:iCs/>
          <w:noProof/>
          <w:szCs w:val="24"/>
        </w:rPr>
        <w:t>DYNA</w:t>
      </w:r>
      <w:r w:rsidRPr="003D6EAC">
        <w:rPr>
          <w:rFonts w:ascii="Calibri" w:hAnsi="Calibri" w:cs="Calibri"/>
          <w:noProof/>
          <w:szCs w:val="24"/>
        </w:rPr>
        <w:t>, vol. 82, no. 189, pp. 9–12, Feb. 2015.</w:t>
      </w:r>
    </w:p>
    <w:p w14:paraId="58AA631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6]</w:t>
      </w:r>
      <w:r w:rsidRPr="003D6EAC">
        <w:rPr>
          <w:rFonts w:ascii="Calibri" w:hAnsi="Calibri" w:cs="Calibri"/>
          <w:noProof/>
          <w:szCs w:val="24"/>
        </w:rPr>
        <w:tab/>
        <w:t xml:space="preserve">“Una Guía Corta para Escribir Revisiones Sistemáticas de Literatura Parte 1,” </w:t>
      </w:r>
      <w:r w:rsidRPr="003D6EAC">
        <w:rPr>
          <w:rFonts w:ascii="Calibri" w:hAnsi="Calibri" w:cs="Calibri"/>
          <w:i/>
          <w:iCs/>
          <w:noProof/>
          <w:szCs w:val="24"/>
        </w:rPr>
        <w:t>DYNA</w:t>
      </w:r>
      <w:r w:rsidRPr="003D6EAC">
        <w:rPr>
          <w:rFonts w:ascii="Calibri" w:hAnsi="Calibri" w:cs="Calibri"/>
          <w:noProof/>
          <w:szCs w:val="24"/>
        </w:rPr>
        <w:t>, vol. 81, no. 187, pp. 9–10, 2014.</w:t>
      </w:r>
    </w:p>
    <w:p w14:paraId="1BA8CF1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7]</w:t>
      </w:r>
      <w:r w:rsidRPr="003D6EAC">
        <w:rPr>
          <w:rFonts w:ascii="Calibri" w:hAnsi="Calibri" w:cs="Calibri"/>
          <w:noProof/>
          <w:szCs w:val="24"/>
        </w:rPr>
        <w:tab/>
        <w:t xml:space="preserve">I. Sommerville, </w:t>
      </w:r>
      <w:r w:rsidRPr="003D6EAC">
        <w:rPr>
          <w:rFonts w:ascii="Calibri" w:hAnsi="Calibri" w:cs="Calibri"/>
          <w:i/>
          <w:iCs/>
          <w:noProof/>
          <w:szCs w:val="24"/>
        </w:rPr>
        <w:t>Software Engineering</w:t>
      </w:r>
      <w:r w:rsidRPr="003D6EAC">
        <w:rPr>
          <w:rFonts w:ascii="Calibri" w:hAnsi="Calibri" w:cs="Calibri"/>
          <w:noProof/>
          <w:szCs w:val="24"/>
        </w:rPr>
        <w:t>. 2011.</w:t>
      </w:r>
    </w:p>
    <w:p w14:paraId="361D556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8]</w:t>
      </w:r>
      <w:r w:rsidRPr="003D6EAC">
        <w:rPr>
          <w:rFonts w:ascii="Calibri" w:hAnsi="Calibri" w:cs="Calibri"/>
          <w:noProof/>
          <w:szCs w:val="24"/>
        </w:rPr>
        <w:tab/>
        <w:t xml:space="preserve">K. BECK, </w:t>
      </w:r>
      <w:r w:rsidRPr="003D6EAC">
        <w:rPr>
          <w:rFonts w:ascii="Calibri" w:hAnsi="Calibri" w:cs="Calibri"/>
          <w:i/>
          <w:iCs/>
          <w:noProof/>
          <w:szCs w:val="24"/>
        </w:rPr>
        <w:t>Una explicación de la programación extrema:Aceptar el cambio.</w:t>
      </w:r>
      <w:r w:rsidRPr="003D6EAC">
        <w:rPr>
          <w:rFonts w:ascii="Calibri" w:hAnsi="Calibri" w:cs="Calibri"/>
          <w:noProof/>
          <w:szCs w:val="24"/>
        </w:rPr>
        <w:t xml:space="preserve"> MADRID, 2002.</w:t>
      </w:r>
    </w:p>
    <w:p w14:paraId="1E617B0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9]</w:t>
      </w:r>
      <w:r w:rsidRPr="003D6EAC">
        <w:rPr>
          <w:rFonts w:ascii="Calibri" w:hAnsi="Calibri" w:cs="Calibri"/>
          <w:noProof/>
          <w:szCs w:val="24"/>
        </w:rPr>
        <w:tab/>
        <w:t>Bustamante Dayana and Rodríguez Jean, “Metodología Actual-Metodología XP,” 2014.</w:t>
      </w:r>
    </w:p>
    <w:p w14:paraId="1CB8862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0]</w:t>
      </w:r>
      <w:r w:rsidRPr="003D6EAC">
        <w:rPr>
          <w:rFonts w:ascii="Calibri" w:hAnsi="Calibri" w:cs="Calibri"/>
          <w:noProof/>
          <w:szCs w:val="24"/>
        </w:rPr>
        <w:tab/>
        <w:t>L. Florez, M. Felipe, G. Tobon, U. Tecnologica, D. E. Pereira, and F. De Ingenierias, “FORMULACION DE CRITERIOS PARA LA SELECCION DE METODOLOGIAS DE DESARROLLO DE SOFTWARE.”</w:t>
      </w:r>
    </w:p>
    <w:p w14:paraId="6DFEF66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1]</w:t>
      </w:r>
      <w:r w:rsidRPr="003D6EAC">
        <w:rPr>
          <w:rFonts w:ascii="Calibri" w:hAnsi="Calibri" w:cs="Calibri"/>
          <w:noProof/>
          <w:szCs w:val="24"/>
        </w:rPr>
        <w:tab/>
        <w:t>L. G. Definitiva, “La Guía de Scrum.”</w:t>
      </w:r>
    </w:p>
    <w:p w14:paraId="6940D49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2]</w:t>
      </w:r>
      <w:r w:rsidRPr="003D6EAC">
        <w:rPr>
          <w:rFonts w:ascii="Calibri" w:hAnsi="Calibri" w:cs="Calibri"/>
          <w:noProof/>
          <w:szCs w:val="24"/>
        </w:rPr>
        <w:tab/>
        <w:t>Manuel Trigas Gallego, “Metodología Scrum.”</w:t>
      </w:r>
    </w:p>
    <w:p w14:paraId="77299892"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3]</w:t>
      </w:r>
      <w:r w:rsidRPr="003D6EAC">
        <w:rPr>
          <w:rFonts w:ascii="Calibri" w:hAnsi="Calibri" w:cs="Calibri"/>
          <w:noProof/>
          <w:szCs w:val="24"/>
        </w:rPr>
        <w:tab/>
        <w:t xml:space="preserve">A. Cockburn, </w:t>
      </w:r>
      <w:r w:rsidRPr="003D6EAC">
        <w:rPr>
          <w:rFonts w:ascii="Calibri" w:hAnsi="Calibri" w:cs="Calibri"/>
          <w:i/>
          <w:iCs/>
          <w:noProof/>
          <w:szCs w:val="24"/>
        </w:rPr>
        <w:t>Agile software development</w:t>
      </w:r>
      <w:r w:rsidRPr="003D6EAC">
        <w:rPr>
          <w:rFonts w:ascii="Calibri" w:hAnsi="Calibri" w:cs="Calibri"/>
          <w:noProof/>
          <w:szCs w:val="24"/>
        </w:rPr>
        <w:t>. 2002.</w:t>
      </w:r>
    </w:p>
    <w:p w14:paraId="11CF1DD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4]</w:t>
      </w:r>
      <w:r w:rsidRPr="003D6EAC">
        <w:rPr>
          <w:rFonts w:ascii="Calibri" w:hAnsi="Calibri" w:cs="Calibri"/>
          <w:noProof/>
          <w:szCs w:val="24"/>
        </w:rPr>
        <w:tab/>
        <w:t>A. O. Duarte and M. Rojas, “Las Metodologías de Desarrollo Ágil como una Oportunidad para la Ingeniería del Software Educativo,” 2008.</w:t>
      </w:r>
    </w:p>
    <w:p w14:paraId="51B7894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5]</w:t>
      </w:r>
      <w:r w:rsidRPr="003D6EAC">
        <w:rPr>
          <w:rFonts w:ascii="Calibri" w:hAnsi="Calibri" w:cs="Calibri"/>
          <w:noProof/>
          <w:szCs w:val="24"/>
        </w:rPr>
        <w:tab/>
        <w:t>Oya Maria Rosa and Torrealba Javier, “MÉTODO DE DESARROLLO DE SISTEMAS DINÁMICOS (DSDM),” Venezule, 2016.</w:t>
      </w:r>
    </w:p>
    <w:p w14:paraId="091B5FE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6]</w:t>
      </w:r>
      <w:r w:rsidRPr="003D6EAC">
        <w:rPr>
          <w:rFonts w:ascii="Calibri" w:hAnsi="Calibri" w:cs="Calibri"/>
          <w:noProof/>
          <w:szCs w:val="24"/>
        </w:rPr>
        <w:tab/>
        <w:t>A. Iacovelli and C. Souveyet, “Framework for Agile Methods Classification,” 2008.</w:t>
      </w:r>
    </w:p>
    <w:p w14:paraId="7A3A462D"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7]</w:t>
      </w:r>
      <w:r w:rsidRPr="003D6EAC">
        <w:rPr>
          <w:rFonts w:ascii="Calibri" w:hAnsi="Calibri" w:cs="Calibri"/>
          <w:noProof/>
          <w:szCs w:val="24"/>
        </w:rPr>
        <w:tab/>
        <w:t>G. Ahmad, Soomro Tariq, and Nawas Mohammad, “Agile Methodologies : Comparative Study and Future Direction,” no. July, 2014.</w:t>
      </w:r>
    </w:p>
    <w:p w14:paraId="28A32DD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8]</w:t>
      </w:r>
      <w:r w:rsidRPr="003D6EAC">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721CCB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9]</w:t>
      </w:r>
      <w:r w:rsidRPr="003D6EAC">
        <w:rPr>
          <w:rFonts w:ascii="Calibri" w:hAnsi="Calibri" w:cs="Calibri"/>
          <w:noProof/>
          <w:szCs w:val="24"/>
        </w:rPr>
        <w:tab/>
        <w:t xml:space="preserve">F. Valtion teknillinen tutkimuskeskus., J. Acosta, J. Ariza, and M. Salas, </w:t>
      </w:r>
      <w:r w:rsidRPr="003D6EAC">
        <w:rPr>
          <w:rFonts w:ascii="Calibri" w:hAnsi="Calibri" w:cs="Calibri"/>
          <w:i/>
          <w:iCs/>
          <w:noProof/>
          <w:szCs w:val="24"/>
        </w:rPr>
        <w:t>Estudio y análisis de los framework en php basados en el modelo vista controlador para el desarrollo de software orientado a la web</w:t>
      </w:r>
      <w:r w:rsidRPr="003D6EAC">
        <w:rPr>
          <w:rFonts w:ascii="Calibri" w:hAnsi="Calibri" w:cs="Calibri"/>
          <w:noProof/>
          <w:szCs w:val="24"/>
        </w:rPr>
        <w:t>, vol. 4, no. 2. VTT, 2013.</w:t>
      </w:r>
    </w:p>
    <w:p w14:paraId="06B6A8B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0]</w:t>
      </w:r>
      <w:r w:rsidRPr="003D6EAC">
        <w:rPr>
          <w:rFonts w:ascii="Calibri" w:hAnsi="Calibri" w:cs="Calibri"/>
          <w:noProof/>
          <w:szCs w:val="24"/>
        </w:rPr>
        <w:tab/>
        <w:t xml:space="preserve">X. Li, S. Karnan, and J. A. Chishti, “An empirical study of three PHP frameworks,” </w:t>
      </w:r>
      <w:r w:rsidRPr="003D6EAC">
        <w:rPr>
          <w:rFonts w:ascii="Calibri" w:hAnsi="Calibri" w:cs="Calibri"/>
          <w:i/>
          <w:iCs/>
          <w:noProof/>
          <w:szCs w:val="24"/>
        </w:rPr>
        <w:t>2017 4th Int. Conf. Syst. Informatics, ICSAI 2017</w:t>
      </w:r>
      <w:r w:rsidRPr="003D6EAC">
        <w:rPr>
          <w:rFonts w:ascii="Calibri" w:hAnsi="Calibri" w:cs="Calibri"/>
          <w:noProof/>
          <w:szCs w:val="24"/>
        </w:rPr>
        <w:t>, vol. 2018–Janua, no. Icsai, pp. 1636–1640, 2018.</w:t>
      </w:r>
    </w:p>
    <w:p w14:paraId="287395C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1]</w:t>
      </w:r>
      <w:r w:rsidRPr="003D6EAC">
        <w:rPr>
          <w:rFonts w:ascii="Calibri" w:hAnsi="Calibri" w:cs="Calibri"/>
          <w:noProof/>
          <w:szCs w:val="24"/>
        </w:rPr>
        <w:tab/>
        <w:t xml:space="preserve">S. De Gestión, D. C. De Méritos, R. Valarezo, and T. Guarda, “Comparativo de los Frameworks Laravel y Codeigniter Frameworks,” </w:t>
      </w:r>
      <w:r w:rsidRPr="003D6EAC">
        <w:rPr>
          <w:rFonts w:ascii="Calibri" w:hAnsi="Calibri" w:cs="Calibri"/>
          <w:i/>
          <w:iCs/>
          <w:noProof/>
          <w:szCs w:val="24"/>
        </w:rPr>
        <w:t>2018 13th Iber. Conf. Inf. Syst. Technol.</w:t>
      </w:r>
      <w:r w:rsidRPr="003D6EAC">
        <w:rPr>
          <w:rFonts w:ascii="Calibri" w:hAnsi="Calibri" w:cs="Calibri"/>
          <w:noProof/>
          <w:szCs w:val="24"/>
        </w:rPr>
        <w:t>, pp. 1–6.</w:t>
      </w:r>
    </w:p>
    <w:p w14:paraId="7546B61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2]</w:t>
      </w:r>
      <w:r w:rsidRPr="003D6EAC">
        <w:rPr>
          <w:rFonts w:ascii="Calibri" w:hAnsi="Calibri" w:cs="Calibri"/>
          <w:noProof/>
          <w:szCs w:val="24"/>
        </w:rPr>
        <w:tab/>
        <w:t xml:space="preserve">U. Ibrahim, J. B. Hayfron-Acquah, and F. Twum, “COMPARATIVE ANALYSIS OF CODEIGNITER AND LARAVEL IN RELATION TO OBJECT-RELATIONAL MAPPING, LOAD TESTING AND STRESS TESTING,” </w:t>
      </w:r>
      <w:r w:rsidRPr="003D6EAC">
        <w:rPr>
          <w:rFonts w:ascii="Calibri" w:hAnsi="Calibri" w:cs="Calibri"/>
          <w:i/>
          <w:iCs/>
          <w:noProof/>
          <w:szCs w:val="24"/>
        </w:rPr>
        <w:t>Int. Res. J. Eng. Technol.</w:t>
      </w:r>
    </w:p>
    <w:p w14:paraId="34C430F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3]</w:t>
      </w:r>
      <w:r w:rsidRPr="003D6EAC">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6596B4B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4]</w:t>
      </w:r>
      <w:r w:rsidRPr="003D6EAC">
        <w:rPr>
          <w:rFonts w:ascii="Calibri" w:hAnsi="Calibri" w:cs="Calibri"/>
          <w:noProof/>
          <w:szCs w:val="24"/>
        </w:rPr>
        <w:tab/>
        <w:t>S. Engineering Standards Committee of the IEEE Computer Society, “ISO/IEC/IEEE 29148:2011(E), Systems and software engineering — Life cycle processes — Requirements engineering,” 2011.</w:t>
      </w:r>
    </w:p>
    <w:p w14:paraId="619FB38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5]</w:t>
      </w:r>
      <w:r w:rsidRPr="003D6EAC">
        <w:rPr>
          <w:rFonts w:ascii="Calibri" w:hAnsi="Calibri" w:cs="Calibri"/>
          <w:noProof/>
          <w:szCs w:val="24"/>
        </w:rPr>
        <w:tab/>
        <w:t>K. V. Suaza, “Definición de equivalencias entre historias de usuario y especificaciones en UN-LENCEP para el desarrollo ágil de software,” 2013.</w:t>
      </w:r>
    </w:p>
    <w:p w14:paraId="46B76D8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6]</w:t>
      </w:r>
      <w:r w:rsidRPr="003D6EAC">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5F2B1D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7]</w:t>
      </w:r>
      <w:r w:rsidRPr="003D6EAC">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A9C2824"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8]</w:t>
      </w:r>
      <w:r w:rsidRPr="003D6EAC">
        <w:rPr>
          <w:rFonts w:ascii="Calibri" w:hAnsi="Calibri" w:cs="Calibri"/>
          <w:noProof/>
          <w:szCs w:val="24"/>
        </w:rPr>
        <w:tab/>
        <w:t xml:space="preserve">D. Milagros </w:t>
      </w:r>
      <w:r w:rsidRPr="003D6EAC">
        <w:rPr>
          <w:rFonts w:ascii="Calibri" w:hAnsi="Calibri" w:cs="Calibri"/>
          <w:i/>
          <w:iCs/>
          <w:noProof/>
          <w:szCs w:val="24"/>
        </w:rPr>
        <w:t>et al.</w:t>
      </w:r>
      <w:r w:rsidRPr="003D6EAC">
        <w:rPr>
          <w:rFonts w:ascii="Calibri" w:hAnsi="Calibri" w:cs="Calibri"/>
          <w:noProof/>
          <w:szCs w:val="24"/>
        </w:rPr>
        <w:t>, “Diseño del software de gestión Medical Records Orthodont-Soft The design of a piece of software: Orthodont-Soft Medical Records,” 2016.</w:t>
      </w:r>
    </w:p>
    <w:p w14:paraId="63BCD40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9]</w:t>
      </w:r>
      <w:r w:rsidRPr="003D6EAC">
        <w:rPr>
          <w:rFonts w:ascii="Calibri" w:hAnsi="Calibri" w:cs="Calibri"/>
          <w:noProof/>
          <w:szCs w:val="24"/>
        </w:rPr>
        <w:tab/>
        <w:t>Chillagano Lucio Alex Eduardo, “Aplicación Web Para La Gestión Académica y Administrativa De La Unidad De Atención Odontológica Uniandes,” Ambato, 2018.</w:t>
      </w:r>
    </w:p>
    <w:p w14:paraId="5E1F006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0]</w:t>
      </w:r>
      <w:r w:rsidRPr="003D6EAC">
        <w:rPr>
          <w:rFonts w:ascii="Calibri" w:hAnsi="Calibri" w:cs="Calibri"/>
          <w:noProof/>
          <w:szCs w:val="24"/>
        </w:rPr>
        <w:tab/>
        <w:t>Ponluiza Horta Jesús Mesías, “‘Diseño E Implementación De Un Sistema Web De Gestión Odontológico Para La Empresa Eléctrica Riobamba S.A.,’” Riobamba-Ecuador, 2016.</w:t>
      </w:r>
    </w:p>
    <w:p w14:paraId="665F9D4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1]</w:t>
      </w:r>
      <w:r w:rsidRPr="003D6EAC">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D2089AC"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2]</w:t>
      </w:r>
      <w:r w:rsidRPr="003D6EAC">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644E7B2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3]</w:t>
      </w:r>
      <w:r w:rsidRPr="003D6EAC">
        <w:rPr>
          <w:rFonts w:ascii="Calibri" w:hAnsi="Calibri" w:cs="Calibri"/>
          <w:noProof/>
          <w:szCs w:val="24"/>
        </w:rPr>
        <w:tab/>
        <w:t xml:space="preserve">C.-Y. Lin </w:t>
      </w:r>
      <w:r w:rsidRPr="003D6EAC">
        <w:rPr>
          <w:rFonts w:ascii="Calibri" w:hAnsi="Calibri" w:cs="Calibri"/>
          <w:i/>
          <w:iCs/>
          <w:noProof/>
          <w:szCs w:val="24"/>
        </w:rPr>
        <w:t>et al.</w:t>
      </w:r>
      <w:r w:rsidRPr="003D6EAC">
        <w:rPr>
          <w:rFonts w:ascii="Calibri" w:hAnsi="Calibri" w:cs="Calibri"/>
          <w:noProof/>
          <w:szCs w:val="24"/>
        </w:rPr>
        <w:t>, “Improvements in dental care using a new mobile app with cloud services,” 2014.</w:t>
      </w:r>
    </w:p>
    <w:p w14:paraId="31D66D5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4]</w:t>
      </w:r>
      <w:r w:rsidRPr="003D6EAC">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0A2D7FF8"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rPr>
      </w:pPr>
      <w:r w:rsidRPr="003D6EAC">
        <w:rPr>
          <w:rFonts w:ascii="Calibri" w:hAnsi="Calibri" w:cs="Calibri"/>
          <w:noProof/>
          <w:szCs w:val="24"/>
        </w:rPr>
        <w:t>[35]</w:t>
      </w:r>
      <w:r w:rsidRPr="003D6EAC">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5FEFFAF1" w:rsidR="000B7DCA" w:rsidRDefault="003447B7" w:rsidP="003052B7">
      <w:pPr>
        <w:pStyle w:val="E1Tesis"/>
        <w:numPr>
          <w:ilvl w:val="0"/>
          <w:numId w:val="1"/>
        </w:numPr>
      </w:pPr>
      <w:bookmarkStart w:id="79" w:name="_Toc530638428"/>
      <w:r>
        <w:t>Anexos</w:t>
      </w:r>
      <w:bookmarkEnd w:id="78"/>
      <w:bookmarkEnd w:id="79"/>
    </w:p>
    <w:p w14:paraId="352B373E" w14:textId="74495E41" w:rsidR="0053653C" w:rsidRDefault="0053653C" w:rsidP="009079D4">
      <w:pPr>
        <w:pStyle w:val="E2Tesis"/>
      </w:pPr>
      <w:bookmarkStart w:id="80" w:name="_Toc529736738"/>
      <w:bookmarkStart w:id="81" w:name="_Toc530638429"/>
      <w:r>
        <w:t>Anexo 1</w:t>
      </w:r>
      <w:bookmarkEnd w:id="80"/>
      <w:r w:rsidR="00F5334D">
        <w:t>: Revisión Sistemática de Literatura</w:t>
      </w:r>
      <w:bookmarkEnd w:id="8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2" w:name="_Toc521961214"/>
      <w:bookmarkStart w:id="83" w:name="_Toc529736739"/>
      <w:r w:rsidRPr="00E06CED">
        <w:rPr>
          <w:b/>
          <w:sz w:val="28"/>
        </w:rPr>
        <w:t>Revisión sistemática de literatura</w:t>
      </w:r>
      <w:r w:rsidRPr="00E06CED">
        <w:rPr>
          <w:rStyle w:val="SubtleEmphasis"/>
          <w:b/>
          <w:i w:val="0"/>
          <w:iCs w:val="0"/>
          <w:color w:val="auto"/>
          <w:sz w:val="28"/>
        </w:rPr>
        <w:t>.</w:t>
      </w:r>
      <w:bookmarkEnd w:id="82"/>
      <w:bookmarkEnd w:id="83"/>
    </w:p>
    <w:p w14:paraId="090A9CDB" w14:textId="3B33ECB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F5334D">
        <w:fldChar w:fldCharType="separate"/>
      </w:r>
      <w:r w:rsidR="00245F81" w:rsidRPr="00245F81">
        <w:rPr>
          <w:noProof/>
        </w:rPr>
        <w:t>[2]</w:t>
      </w:r>
      <w:r w:rsidRPr="00F5334D">
        <w:fldChar w:fldCharType="end"/>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fldChar w:fldCharType="begin" w:fldLock="1"/>
      </w:r>
      <w:r w:rsidR="00245F81">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5]","plainTextFormattedCitation":"[5]","previouslyFormattedCitation":"[5]"},"properties":{"noteIndex":0},"schema":"https://github.com/citation-style-language/schema/raw/master/csl-citation.json"}</w:instrText>
      </w:r>
      <w:r w:rsidRPr="00F5334D">
        <w:fldChar w:fldCharType="separate"/>
      </w:r>
      <w:r w:rsidR="00245F81" w:rsidRPr="00245F81">
        <w:rPr>
          <w:noProof/>
        </w:rPr>
        <w:t>[5]</w:t>
      </w:r>
      <w:r w:rsidRPr="00F5334D">
        <w:fldChar w:fldCharType="end"/>
      </w:r>
      <w:r w:rsidRPr="00F5334D">
        <w:fldChar w:fldCharType="begin" w:fldLock="1"/>
      </w:r>
      <w:r w:rsidR="00245F81">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6]","plainTextFormattedCitation":"[6]","previouslyFormattedCitation":"[6]"},"properties":{"noteIndex":0},"schema":"https://github.com/citation-style-language/schema/raw/master/csl-citation.json"}</w:instrText>
      </w:r>
      <w:r w:rsidRPr="00F5334D">
        <w:fldChar w:fldCharType="separate"/>
      </w:r>
      <w:r w:rsidR="00245F81" w:rsidRPr="00245F81">
        <w:rPr>
          <w:noProof/>
        </w:rPr>
        <w:t>[6]</w:t>
      </w:r>
      <w:r w:rsidRPr="00F5334D">
        <w:fldChar w:fldCharType="end"/>
      </w:r>
      <w:r w:rsidRPr="00F5334D">
        <w:t>.</w:t>
      </w:r>
    </w:p>
    <w:p w14:paraId="7730250B" w14:textId="0004ADD6"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4" w:name="_Toc521961215"/>
      <w:bookmarkStart w:id="85" w:name="_Toc529736740"/>
      <w:r w:rsidRPr="00E06CED">
        <w:rPr>
          <w:b/>
          <w:sz w:val="28"/>
        </w:rPr>
        <w:t>Proceso de SLR</w:t>
      </w:r>
      <w:bookmarkEnd w:id="84"/>
      <w:bookmarkEnd w:id="85"/>
    </w:p>
    <w:p w14:paraId="55938395" w14:textId="10B562E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BE158D">
        <w:fldChar w:fldCharType="separate"/>
      </w:r>
      <w:r w:rsidR="00245F81" w:rsidRPr="00245F81">
        <w:rPr>
          <w:noProof/>
        </w:rPr>
        <w:t>[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6" w:name="_Toc521961216"/>
      <w:bookmarkStart w:id="87" w:name="_Toc529736741"/>
      <w:r w:rsidRPr="00E06CED">
        <w:rPr>
          <w:b/>
          <w:sz w:val="28"/>
        </w:rPr>
        <w:t>Objetivo de la SLR</w:t>
      </w:r>
      <w:bookmarkEnd w:id="86"/>
      <w:bookmarkEnd w:id="8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8" w:name="_Toc521961217"/>
      <w:bookmarkStart w:id="89" w:name="_Toc529736742"/>
      <w:r w:rsidRPr="00E06CED">
        <w:rPr>
          <w:b/>
          <w:sz w:val="28"/>
        </w:rPr>
        <w:t>Pregunta de la SLR</w:t>
      </w:r>
      <w:bookmarkEnd w:id="88"/>
      <w:bookmarkEnd w:id="8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0"/>
      <w:bookmarkEnd w:id="9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2" w:name="_Toc521961219"/>
      <w:bookmarkStart w:id="93" w:name="_Toc529736744"/>
      <w:r w:rsidRPr="00591D27">
        <w:rPr>
          <w:b/>
          <w:sz w:val="28"/>
        </w:rPr>
        <w:t>Fuentes bibliográficas seleccionadas.</w:t>
      </w:r>
      <w:bookmarkEnd w:id="92"/>
      <w:bookmarkEnd w:id="9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3"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4"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4" w:name="_Toc521961220"/>
      <w:bookmarkStart w:id="95" w:name="_Toc529736745"/>
      <w:r w:rsidRPr="00E06CED">
        <w:rPr>
          <w:b/>
          <w:sz w:val="28"/>
        </w:rPr>
        <w:t>Cadenas de búsqueda</w:t>
      </w:r>
      <w:bookmarkEnd w:id="94"/>
      <w:bookmarkEnd w:id="9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349089A0" w:rsidR="00E7451D" w:rsidRDefault="00E7451D" w:rsidP="00E7451D">
      <w:pPr>
        <w:pStyle w:val="Caption"/>
      </w:pPr>
      <w:bookmarkStart w:id="96" w:name="_Ref530638527"/>
      <w:bookmarkStart w:id="97"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VII</w:t>
      </w:r>
      <w:r w:rsidR="007E2FB6">
        <w:rPr>
          <w:noProof/>
        </w:rPr>
        <w:fldChar w:fldCharType="end"/>
      </w:r>
      <w:bookmarkEnd w:id="96"/>
      <w:r>
        <w:t>.</w:t>
      </w:r>
      <w:r>
        <w:br/>
      </w:r>
      <w:r w:rsidRPr="009E4BD7">
        <w:t>CADENAS DE BÚSQUEDA</w:t>
      </w:r>
      <w:bookmarkEnd w:id="9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6C1BB5"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6C1BB5"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6C1BB5"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8" w:name="_Toc521961221"/>
    </w:p>
    <w:p w14:paraId="14EB2EC1" w14:textId="77777777" w:rsidR="0053653C" w:rsidRPr="007B5434" w:rsidRDefault="0053653C" w:rsidP="007B5434">
      <w:pPr>
        <w:pStyle w:val="CuerpoTesis"/>
        <w:rPr>
          <w:b/>
          <w:sz w:val="28"/>
        </w:rPr>
      </w:pPr>
      <w:bookmarkStart w:id="99" w:name="_Toc529736746"/>
      <w:r w:rsidRPr="007B5434">
        <w:rPr>
          <w:b/>
          <w:sz w:val="28"/>
        </w:rPr>
        <w:t>Criterios de Inclusión</w:t>
      </w:r>
      <w:bookmarkEnd w:id="98"/>
      <w:bookmarkEnd w:id="9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0" w:name="_Toc521961222"/>
      <w:bookmarkStart w:id="101" w:name="_Toc529736747"/>
      <w:r w:rsidRPr="007B5434">
        <w:rPr>
          <w:b/>
          <w:sz w:val="28"/>
        </w:rPr>
        <w:t>Criterios de Exclusión</w:t>
      </w:r>
      <w:bookmarkEnd w:id="100"/>
      <w:bookmarkEnd w:id="10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2" w:name="_Toc521961223"/>
      <w:bookmarkStart w:id="103" w:name="_Toc529736748"/>
      <w:r w:rsidRPr="007B5434">
        <w:rPr>
          <w:b/>
          <w:sz w:val="28"/>
        </w:rPr>
        <w:t>Ejecución de la SLR</w:t>
      </w:r>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4" w:name="_Toc521961224"/>
      <w:bookmarkStart w:id="10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4"/>
      <w:bookmarkEnd w:id="105"/>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6" w:name="_Toc521961225"/>
      <w:bookmarkStart w:id="107" w:name="_Toc529736750"/>
      <w:r w:rsidRPr="007B5434">
        <w:rPr>
          <w:b/>
          <w:sz w:val="28"/>
        </w:rPr>
        <w:t>Estudios en base a los criterios de inclusión y exclusión</w:t>
      </w:r>
      <w:bookmarkEnd w:id="106"/>
      <w:bookmarkEnd w:id="107"/>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A1E2372" w:rsidR="00E7451D" w:rsidRDefault="00E7451D" w:rsidP="00E7451D">
      <w:pPr>
        <w:pStyle w:val="Caption"/>
      </w:pPr>
      <w:bookmarkStart w:id="108" w:name="_Ref530638543"/>
      <w:bookmarkStart w:id="109"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VIII</w:t>
      </w:r>
      <w:r w:rsidR="007E2FB6">
        <w:rPr>
          <w:noProof/>
        </w:rPr>
        <w:fldChar w:fldCharType="end"/>
      </w:r>
      <w:bookmarkEnd w:id="108"/>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5B71C334" w:rsidR="00E7451D" w:rsidRDefault="00E7451D" w:rsidP="00E7451D">
      <w:pPr>
        <w:pStyle w:val="Caption"/>
      </w:pPr>
      <w:bookmarkStart w:id="110" w:name="_Ref530638495"/>
      <w:bookmarkStart w:id="111"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56170B">
        <w:rPr>
          <w:noProof/>
        </w:rPr>
        <w:t>IX</w:t>
      </w:r>
      <w:r w:rsidR="007E2FB6">
        <w:rPr>
          <w:noProof/>
        </w:rPr>
        <w:fldChar w:fldCharType="end"/>
      </w:r>
      <w:bookmarkEnd w:id="110"/>
      <w:r>
        <w:t>.</w:t>
      </w:r>
      <w:r>
        <w:br/>
      </w:r>
      <w:r w:rsidRPr="00A62BC7">
        <w:t>ESTUDIOS SELECCIONADOS</w:t>
      </w:r>
      <w:bookmarkEnd w:id="111"/>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5B6F8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245F81">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Pr="00A25A01">
              <w:fldChar w:fldCharType="separate"/>
            </w:r>
            <w:r w:rsidR="00245F81" w:rsidRPr="00245F81">
              <w:rPr>
                <w:noProof/>
              </w:rPr>
              <w:t>[26]</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C56616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245F81">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Pr="00A25A01">
              <w:rPr>
                <w:shd w:val="clear" w:color="auto" w:fill="FFFFFF"/>
              </w:rPr>
              <w:fldChar w:fldCharType="separate"/>
            </w:r>
            <w:r w:rsidR="00245F81" w:rsidRPr="00245F81">
              <w:rPr>
                <w:noProof/>
                <w:shd w:val="clear" w:color="auto" w:fill="FFFFFF"/>
              </w:rPr>
              <w:t>[27]</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044FFD3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D6EAC">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2]","plainTextFormattedCitation":"[32]","previouslyFormattedCitation":"[31]"},"properties":{"noteIndex":0},"schema":"https://github.com/citation-style-language/schema/raw/master/csl-citation.json"}</w:instrText>
            </w:r>
            <w:r w:rsidRPr="00A25A01">
              <w:fldChar w:fldCharType="separate"/>
            </w:r>
            <w:r w:rsidR="003D6EAC" w:rsidRPr="003D6EAC">
              <w:rPr>
                <w:noProof/>
              </w:rPr>
              <w:t>[32]</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5D33296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D6EAC">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3]","plainTextFormattedCitation":"[33]","previouslyFormattedCitation":"[32]"},"properties":{"noteIndex":0},"schema":"https://github.com/citation-style-language/schema/raw/master/csl-citation.json"}</w:instrText>
            </w:r>
            <w:r w:rsidRPr="00A25A01">
              <w:rPr>
                <w:lang w:val="en-US"/>
              </w:rPr>
              <w:fldChar w:fldCharType="separate"/>
            </w:r>
            <w:r w:rsidR="003D6EAC" w:rsidRPr="003D6EAC">
              <w:rPr>
                <w:noProof/>
                <w:lang w:val="en-US"/>
              </w:rPr>
              <w:t>[33]</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126EDA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15D8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D0480D" w:rsidRPr="00D0480D">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FBC439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D6EAC">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4]","plainTextFormattedCitation":"[34]","previouslyFormattedCitation":"[33]"},"properties":{"noteIndex":0},"schema":"https://github.com/citation-style-language/schema/raw/master/csl-citation.json"}</w:instrText>
            </w:r>
            <w:r w:rsidRPr="00A25A01">
              <w:fldChar w:fldCharType="separate"/>
            </w:r>
            <w:r w:rsidR="003D6EAC" w:rsidRPr="003D6EAC">
              <w:rPr>
                <w:noProof/>
              </w:rPr>
              <w:t>[34]</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33125A8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D6EAC">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5]","plainTextFormattedCitation":"[35]","previouslyFormattedCitation":"[34]"},"properties":{"noteIndex":0},"schema":"https://github.com/citation-style-language/schema/raw/master/csl-citation.json"}</w:instrText>
            </w:r>
            <w:r w:rsidRPr="00A25A01">
              <w:fldChar w:fldCharType="separate"/>
            </w:r>
            <w:r w:rsidR="003D6EAC" w:rsidRPr="003D6EAC">
              <w:rPr>
                <w:noProof/>
              </w:rPr>
              <w:t>[35]</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22C35F4B"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Pr="00A25A01">
              <w:rPr>
                <w:lang w:val="en-US"/>
              </w:rPr>
              <w:fldChar w:fldCharType="separate"/>
            </w:r>
            <w:r w:rsidR="00715D8B" w:rsidRPr="00715D8B">
              <w:rPr>
                <w:noProof/>
                <w:lang w:val="en-US"/>
              </w:rPr>
              <w:t>[29]</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2BB86FF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Pr="00A25A01">
              <w:fldChar w:fldCharType="separate"/>
            </w:r>
            <w:r w:rsidR="00715D8B" w:rsidRPr="00715D8B">
              <w:rPr>
                <w:noProof/>
              </w:rPr>
              <w:t>[30]</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58C6CAF"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eviouslyFormattedCitation":"[35]"},"properties":{"noteIndex":0},"schema":"https://github.com/citation-style-language/schema/raw/master/csl-citation.json"}</w:instrText>
            </w:r>
            <w:r w:rsidRPr="00A25A01">
              <w:fldChar w:fldCharType="separate"/>
            </w:r>
            <w:r w:rsidR="003D6EAC" w:rsidRPr="003D6EAC">
              <w:rPr>
                <w:noProof/>
              </w:rPr>
              <w:t>[31]</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2" w:name="_Toc521961226"/>
      <w:bookmarkStart w:id="113" w:name="_Toc529736751"/>
      <w:r w:rsidRPr="007B5434">
        <w:rPr>
          <w:b/>
          <w:sz w:val="28"/>
        </w:rPr>
        <w:t>Hallazgo de los estudios seleccionados</w:t>
      </w:r>
      <w:bookmarkEnd w:id="112"/>
      <w:bookmarkEnd w:id="113"/>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4" w:name="_Toc529736752"/>
      <w:r w:rsidRPr="007B5434">
        <w:rPr>
          <w:b/>
          <w:sz w:val="28"/>
          <w:lang w:val="en-US"/>
        </w:rPr>
        <w:t>CONCLUSIONES</w:t>
      </w:r>
      <w:bookmarkEnd w:id="114"/>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6455B5BB" w:rsidR="0053653C" w:rsidRDefault="00DE10AA" w:rsidP="00013D6C">
      <w:pPr>
        <w:pStyle w:val="CuerpoTesis"/>
        <w:rPr>
          <w:rFonts w:eastAsia="Times New Roman"/>
          <w:b/>
          <w:color w:val="000000" w:themeColor="text1"/>
          <w:lang w:val="es-EC" w:eastAsia="es-EC"/>
        </w:rPr>
      </w:pPr>
      <w:r>
        <w:rPr>
          <w:noProof/>
        </w:rPr>
        <mc:AlternateContent>
          <mc:Choice Requires="wps">
            <w:drawing>
              <wp:anchor distT="0" distB="0" distL="114300" distR="114300" simplePos="0" relativeHeight="251664384" behindDoc="1" locked="0" layoutInCell="1" allowOverlap="1" wp14:anchorId="4729A1F9" wp14:editId="6ECDB03F">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DB53602" w:rsidR="00C520E4" w:rsidRPr="00FF6D3B" w:rsidRDefault="00C520E4" w:rsidP="00DE10AA">
                            <w:pPr>
                              <w:pStyle w:val="Caption"/>
                              <w:rPr>
                                <w:rFonts w:ascii="Times New Roman" w:hAnsi="Times New Roman" w:cs="Times New Roman"/>
                                <w:b/>
                                <w:noProof/>
                                <w:sz w:val="24"/>
                                <w:lang w:val="en-US"/>
                              </w:rPr>
                            </w:pPr>
                            <w:bookmarkStart w:id="115" w:name="_Ref531241077"/>
                            <w:bookmarkStart w:id="116" w:name="_Toc531241051"/>
                            <w:r>
                              <w:t xml:space="preserve">Figura </w:t>
                            </w:r>
                            <w:r>
                              <w:fldChar w:fldCharType="begin"/>
                            </w:r>
                            <w:r>
                              <w:instrText xml:space="preserve"> SEQ Figura \* ARABIC </w:instrText>
                            </w:r>
                            <w:r>
                              <w:fldChar w:fldCharType="separate"/>
                            </w:r>
                            <w:r>
                              <w:rPr>
                                <w:noProof/>
                              </w:rPr>
                              <w:t>1</w:t>
                            </w:r>
                            <w:r>
                              <w:fldChar w:fldCharType="end"/>
                            </w:r>
                            <w:bookmarkEnd w:id="115"/>
                            <w:r>
                              <w:t>. Firmas de Médicos Entrevistado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29A1F9" id="_x0000_t202" coordsize="21600,21600" o:spt="202" path="m,l,21600r21600,l21600,xe">
                <v:stroke joinstyle="miter"/>
                <v:path gradientshapeok="t" o:connecttype="rect"/>
              </v:shapetype>
              <v:shape id="Text Box 8" o:spid="_x0000_s1026"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DB53602" w:rsidR="00C520E4" w:rsidRPr="00FF6D3B" w:rsidRDefault="00C520E4" w:rsidP="00DE10AA">
                      <w:pPr>
                        <w:pStyle w:val="Caption"/>
                        <w:rPr>
                          <w:rFonts w:ascii="Times New Roman" w:hAnsi="Times New Roman" w:cs="Times New Roman"/>
                          <w:b/>
                          <w:noProof/>
                          <w:sz w:val="24"/>
                          <w:lang w:val="en-US"/>
                        </w:rPr>
                      </w:pPr>
                      <w:bookmarkStart w:id="117" w:name="_Ref531241077"/>
                      <w:bookmarkStart w:id="118" w:name="_Toc531241051"/>
                      <w:r>
                        <w:t xml:space="preserve">Figura </w:t>
                      </w:r>
                      <w:r>
                        <w:fldChar w:fldCharType="begin"/>
                      </w:r>
                      <w:r>
                        <w:instrText xml:space="preserve"> SEQ Figura \* ARABIC </w:instrText>
                      </w:r>
                      <w:r>
                        <w:fldChar w:fldCharType="separate"/>
                      </w:r>
                      <w:r>
                        <w:rPr>
                          <w:noProof/>
                        </w:rPr>
                        <w:t>1</w:t>
                      </w:r>
                      <w:r>
                        <w:fldChar w:fldCharType="end"/>
                      </w:r>
                      <w:bookmarkEnd w:id="117"/>
                      <w:r>
                        <w:t>. Firmas de Médicos Entrevistados</w:t>
                      </w:r>
                      <w:bookmarkEnd w:id="118"/>
                    </w:p>
                  </w:txbxContent>
                </v:textbox>
                <w10:wrap type="tight"/>
              </v:shape>
            </w:pict>
          </mc:Fallback>
        </mc:AlternateContent>
      </w:r>
      <w:r>
        <w:rPr>
          <w:rFonts w:ascii="Times New Roman" w:hAnsi="Times New Roman" w:cs="Times New Roman"/>
          <w:b/>
          <w:noProof/>
          <w:sz w:val="24"/>
          <w:lang w:val="en-US"/>
        </w:rPr>
        <w:drawing>
          <wp:anchor distT="0" distB="0" distL="114300" distR="114300" simplePos="0" relativeHeight="251662336" behindDoc="1" locked="0" layoutInCell="1" allowOverlap="1" wp14:anchorId="62BA63DA" wp14:editId="7BE49BC6">
            <wp:simplePos x="0" y="0"/>
            <wp:positionH relativeFrom="column">
              <wp:posOffset>-166914</wp:posOffset>
            </wp:positionH>
            <wp:positionV relativeFrom="paragraph">
              <wp:posOffset>295547</wp:posOffset>
            </wp:positionV>
            <wp:extent cx="5408930" cy="7211695"/>
            <wp:effectExtent l="0" t="0" r="1270" b="8255"/>
            <wp:wrapTight wrapText="bothSides">
              <wp:wrapPolygon edited="0">
                <wp:start x="0" y="0"/>
                <wp:lineTo x="0" y="21568"/>
                <wp:lineTo x="21529" y="21568"/>
                <wp:lineTo x="21529" y="0"/>
                <wp:lineTo x="0" y="0"/>
              </wp:wrapPolygon>
            </wp:wrapTight>
            <wp:docPr id="7" name="Picture 7"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link="rId15">
                      <a:extLst>
                        <a:ext uri="{28A0092B-C50C-407E-A947-70E740481C1C}">
                          <a14:useLocalDpi xmlns:a14="http://schemas.microsoft.com/office/drawing/2010/main" val="0"/>
                        </a:ext>
                      </a:extLst>
                    </a:blip>
                    <a:srcRect/>
                    <a:stretch>
                      <a:fillRect/>
                    </a:stretch>
                  </pic:blipFill>
                  <pic:spPr bwMode="auto">
                    <a:xfrm>
                      <a:off x="0" y="0"/>
                      <a:ext cx="5408930" cy="7211695"/>
                    </a:xfrm>
                    <a:prstGeom prst="rect">
                      <a:avLst/>
                    </a:prstGeom>
                    <a:noFill/>
                    <a:ln>
                      <a:noFill/>
                    </a:ln>
                  </pic:spPr>
                </pic:pic>
              </a:graphicData>
            </a:graphic>
            <wp14:sizeRelH relativeFrom="page">
              <wp14:pctWidth>0</wp14:pctWidth>
            </wp14:sizeRelH>
            <wp14:sizeRelV relativeFrom="page">
              <wp14:pctHeight>0</wp14:pctHeight>
            </wp14:sizeRelV>
          </wp:anchor>
        </w:drawing>
      </w:r>
      <w:r w:rsidR="00013D6C">
        <w:rPr>
          <w:rFonts w:eastAsia="Times New Roman"/>
          <w:b/>
          <w:color w:val="000000" w:themeColor="text1"/>
          <w:lang w:val="es-EC" w:eastAsia="es-EC"/>
        </w:rPr>
        <w:t>Anexo 2</w:t>
      </w:r>
    </w:p>
    <w:p w14:paraId="7A6E9AD8" w14:textId="49B7FA58" w:rsidR="00013D6C" w:rsidRPr="00C76CE3" w:rsidRDefault="00013D6C" w:rsidP="00013D6C">
      <w:pPr>
        <w:pStyle w:val="CuerpoTesis"/>
        <w:rPr>
          <w:rFonts w:eastAsia="Times New Roman"/>
          <w:b/>
          <w:color w:val="000000" w:themeColor="text1"/>
          <w:lang w:val="es-EC" w:eastAsia="es-EC"/>
        </w:rPr>
      </w:pP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C520E4" w:rsidRDefault="00C520E4" w:rsidP="002919A1">
      <w:pPr>
        <w:spacing w:after="0" w:line="240" w:lineRule="auto"/>
      </w:pPr>
      <w:r>
        <w:separator/>
      </w:r>
    </w:p>
  </w:endnote>
  <w:endnote w:type="continuationSeparator" w:id="0">
    <w:p w14:paraId="5E5E0664" w14:textId="77777777" w:rsidR="00C520E4" w:rsidRDefault="00C520E4"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C520E4" w:rsidRDefault="00C520E4">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C520E4" w:rsidRDefault="00C520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9013837"/>
      <w:docPartObj>
        <w:docPartGallery w:val="Page Numbers (Bottom of Page)"/>
        <w:docPartUnique/>
      </w:docPartObj>
    </w:sdtPr>
    <w:sdtContent>
      <w:p w14:paraId="3CC34311" w14:textId="77777777" w:rsidR="00C520E4" w:rsidRDefault="00C520E4">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C520E4" w:rsidRDefault="00C520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C520E4" w:rsidRDefault="00C520E4" w:rsidP="002919A1">
      <w:pPr>
        <w:spacing w:after="0" w:line="240" w:lineRule="auto"/>
      </w:pPr>
      <w:r>
        <w:separator/>
      </w:r>
    </w:p>
  </w:footnote>
  <w:footnote w:type="continuationSeparator" w:id="0">
    <w:p w14:paraId="73F87245" w14:textId="77777777" w:rsidR="00C520E4" w:rsidRDefault="00C520E4" w:rsidP="002919A1">
      <w:pPr>
        <w:spacing w:after="0" w:line="240" w:lineRule="auto"/>
      </w:pPr>
      <w:r>
        <w:continuationSeparator/>
      </w:r>
    </w:p>
  </w:footnote>
  <w:footnote w:id="1">
    <w:p w14:paraId="612AFE14" w14:textId="77777777" w:rsidR="00C520E4" w:rsidRDefault="00C520E4"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C520E4" w:rsidRPr="001B32D6" w:rsidRDefault="00C520E4"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C520E4" w:rsidRPr="00455206" w:rsidRDefault="00C520E4">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C520E4" w:rsidRDefault="00C520E4">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C520E4" w:rsidRDefault="00C520E4">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C520E4" w:rsidRDefault="00C520E4"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C520E4" w:rsidRPr="00455206" w:rsidRDefault="00C520E4"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C520E4" w:rsidRPr="00DA4AE8" w:rsidRDefault="00C520E4"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9"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3"/>
  </w:num>
  <w:num w:numId="3">
    <w:abstractNumId w:val="12"/>
  </w:num>
  <w:num w:numId="4">
    <w:abstractNumId w:val="0"/>
  </w:num>
  <w:num w:numId="5">
    <w:abstractNumId w:val="33"/>
  </w:num>
  <w:num w:numId="6">
    <w:abstractNumId w:val="10"/>
  </w:num>
  <w:num w:numId="7">
    <w:abstractNumId w:val="27"/>
  </w:num>
  <w:num w:numId="8">
    <w:abstractNumId w:val="28"/>
  </w:num>
  <w:num w:numId="9">
    <w:abstractNumId w:val="6"/>
  </w:num>
  <w:num w:numId="10">
    <w:abstractNumId w:val="17"/>
  </w:num>
  <w:num w:numId="11">
    <w:abstractNumId w:val="30"/>
  </w:num>
  <w:num w:numId="12">
    <w:abstractNumId w:val="32"/>
  </w:num>
  <w:num w:numId="13">
    <w:abstractNumId w:val="14"/>
  </w:num>
  <w:num w:numId="14">
    <w:abstractNumId w:val="21"/>
  </w:num>
  <w:num w:numId="15">
    <w:abstractNumId w:val="25"/>
  </w:num>
  <w:num w:numId="16">
    <w:abstractNumId w:val="26"/>
  </w:num>
  <w:num w:numId="17">
    <w:abstractNumId w:val="11"/>
  </w:num>
  <w:num w:numId="18">
    <w:abstractNumId w:val="8"/>
  </w:num>
  <w:num w:numId="19">
    <w:abstractNumId w:val="15"/>
  </w:num>
  <w:num w:numId="20">
    <w:abstractNumId w:val="18"/>
  </w:num>
  <w:num w:numId="21">
    <w:abstractNumId w:val="5"/>
  </w:num>
  <w:num w:numId="22">
    <w:abstractNumId w:val="3"/>
  </w:num>
  <w:num w:numId="23">
    <w:abstractNumId w:val="19"/>
  </w:num>
  <w:num w:numId="24">
    <w:abstractNumId w:val="23"/>
  </w:num>
  <w:num w:numId="25">
    <w:abstractNumId w:val="1"/>
  </w:num>
  <w:num w:numId="26">
    <w:abstractNumId w:val="16"/>
  </w:num>
  <w:num w:numId="27">
    <w:abstractNumId w:val="7"/>
  </w:num>
  <w:num w:numId="28">
    <w:abstractNumId w:val="29"/>
  </w:num>
  <w:num w:numId="29">
    <w:abstractNumId w:val="9"/>
  </w:num>
  <w:num w:numId="30">
    <w:abstractNumId w:val="24"/>
  </w:num>
  <w:num w:numId="31">
    <w:abstractNumId w:val="22"/>
  </w:num>
  <w:num w:numId="32">
    <w:abstractNumId w:val="20"/>
  </w:num>
  <w:num w:numId="33">
    <w:abstractNumId w:val="4"/>
  </w:num>
  <w:num w:numId="34">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12C"/>
    <w:rsid w:val="0000262A"/>
    <w:rsid w:val="000047C1"/>
    <w:rsid w:val="00006FAD"/>
    <w:rsid w:val="000076A7"/>
    <w:rsid w:val="00010A5E"/>
    <w:rsid w:val="000133C6"/>
    <w:rsid w:val="000134E6"/>
    <w:rsid w:val="0001399F"/>
    <w:rsid w:val="00013D6C"/>
    <w:rsid w:val="0001452E"/>
    <w:rsid w:val="000149C6"/>
    <w:rsid w:val="00016492"/>
    <w:rsid w:val="00016ECF"/>
    <w:rsid w:val="0001768D"/>
    <w:rsid w:val="00017AD8"/>
    <w:rsid w:val="0002256D"/>
    <w:rsid w:val="00023A53"/>
    <w:rsid w:val="00032D89"/>
    <w:rsid w:val="00034ABC"/>
    <w:rsid w:val="00042506"/>
    <w:rsid w:val="00044131"/>
    <w:rsid w:val="00044769"/>
    <w:rsid w:val="00045631"/>
    <w:rsid w:val="00050687"/>
    <w:rsid w:val="00050688"/>
    <w:rsid w:val="00051226"/>
    <w:rsid w:val="0005155F"/>
    <w:rsid w:val="00052D21"/>
    <w:rsid w:val="0005470C"/>
    <w:rsid w:val="00054960"/>
    <w:rsid w:val="0005580F"/>
    <w:rsid w:val="000628EA"/>
    <w:rsid w:val="0006487B"/>
    <w:rsid w:val="000675A6"/>
    <w:rsid w:val="00080612"/>
    <w:rsid w:val="00080A8B"/>
    <w:rsid w:val="00082647"/>
    <w:rsid w:val="000863D4"/>
    <w:rsid w:val="00087B9E"/>
    <w:rsid w:val="00087E4F"/>
    <w:rsid w:val="00087F34"/>
    <w:rsid w:val="00092DCD"/>
    <w:rsid w:val="000952CC"/>
    <w:rsid w:val="000952FC"/>
    <w:rsid w:val="000961F5"/>
    <w:rsid w:val="000A0E88"/>
    <w:rsid w:val="000A2302"/>
    <w:rsid w:val="000A23DE"/>
    <w:rsid w:val="000A3937"/>
    <w:rsid w:val="000A4B84"/>
    <w:rsid w:val="000A63E2"/>
    <w:rsid w:val="000B16D1"/>
    <w:rsid w:val="000B31A8"/>
    <w:rsid w:val="000B485A"/>
    <w:rsid w:val="000B5A60"/>
    <w:rsid w:val="000B7DCA"/>
    <w:rsid w:val="000C08C6"/>
    <w:rsid w:val="000C2A0C"/>
    <w:rsid w:val="000C383A"/>
    <w:rsid w:val="000C4706"/>
    <w:rsid w:val="000C62ED"/>
    <w:rsid w:val="000D0F93"/>
    <w:rsid w:val="000D20E9"/>
    <w:rsid w:val="000D238F"/>
    <w:rsid w:val="000D2889"/>
    <w:rsid w:val="000D6B62"/>
    <w:rsid w:val="000E4C67"/>
    <w:rsid w:val="000E4CB3"/>
    <w:rsid w:val="000E5A44"/>
    <w:rsid w:val="000E67EC"/>
    <w:rsid w:val="000F03AC"/>
    <w:rsid w:val="000F0F53"/>
    <w:rsid w:val="000F3D97"/>
    <w:rsid w:val="000F510B"/>
    <w:rsid w:val="0010372E"/>
    <w:rsid w:val="00107D52"/>
    <w:rsid w:val="00112A49"/>
    <w:rsid w:val="00113CBE"/>
    <w:rsid w:val="00116B3A"/>
    <w:rsid w:val="00117473"/>
    <w:rsid w:val="00123931"/>
    <w:rsid w:val="00123C90"/>
    <w:rsid w:val="00126398"/>
    <w:rsid w:val="001340CA"/>
    <w:rsid w:val="001344FF"/>
    <w:rsid w:val="00134C45"/>
    <w:rsid w:val="00134C50"/>
    <w:rsid w:val="00137578"/>
    <w:rsid w:val="00143A22"/>
    <w:rsid w:val="00145544"/>
    <w:rsid w:val="00146791"/>
    <w:rsid w:val="00151BBD"/>
    <w:rsid w:val="00151FB8"/>
    <w:rsid w:val="001520C6"/>
    <w:rsid w:val="00155860"/>
    <w:rsid w:val="001648E3"/>
    <w:rsid w:val="001653E4"/>
    <w:rsid w:val="00165F91"/>
    <w:rsid w:val="00167C5A"/>
    <w:rsid w:val="00167E34"/>
    <w:rsid w:val="001718C4"/>
    <w:rsid w:val="0017512C"/>
    <w:rsid w:val="00175D15"/>
    <w:rsid w:val="0017707F"/>
    <w:rsid w:val="00177550"/>
    <w:rsid w:val="00185A0B"/>
    <w:rsid w:val="00186C6C"/>
    <w:rsid w:val="00187883"/>
    <w:rsid w:val="00190430"/>
    <w:rsid w:val="0019139F"/>
    <w:rsid w:val="0019494D"/>
    <w:rsid w:val="0019682F"/>
    <w:rsid w:val="001A07A0"/>
    <w:rsid w:val="001A28B0"/>
    <w:rsid w:val="001A39FD"/>
    <w:rsid w:val="001B3174"/>
    <w:rsid w:val="001B32D6"/>
    <w:rsid w:val="001B380D"/>
    <w:rsid w:val="001B4044"/>
    <w:rsid w:val="001B7946"/>
    <w:rsid w:val="001C369D"/>
    <w:rsid w:val="001C3809"/>
    <w:rsid w:val="001C72C4"/>
    <w:rsid w:val="001C73EA"/>
    <w:rsid w:val="001D2E77"/>
    <w:rsid w:val="001D3EF4"/>
    <w:rsid w:val="001D78AD"/>
    <w:rsid w:val="001D78FB"/>
    <w:rsid w:val="001E0EED"/>
    <w:rsid w:val="001E389D"/>
    <w:rsid w:val="001E38BB"/>
    <w:rsid w:val="001E3A37"/>
    <w:rsid w:val="001E4C50"/>
    <w:rsid w:val="001E590D"/>
    <w:rsid w:val="001E5C2D"/>
    <w:rsid w:val="001E7721"/>
    <w:rsid w:val="001F2515"/>
    <w:rsid w:val="001F2683"/>
    <w:rsid w:val="001F45BE"/>
    <w:rsid w:val="00200BB7"/>
    <w:rsid w:val="00201C83"/>
    <w:rsid w:val="00205BCD"/>
    <w:rsid w:val="00210000"/>
    <w:rsid w:val="00211973"/>
    <w:rsid w:val="002135E8"/>
    <w:rsid w:val="00216BAD"/>
    <w:rsid w:val="00221719"/>
    <w:rsid w:val="00222F88"/>
    <w:rsid w:val="00223742"/>
    <w:rsid w:val="002265BE"/>
    <w:rsid w:val="00226E34"/>
    <w:rsid w:val="00227B4F"/>
    <w:rsid w:val="002319A5"/>
    <w:rsid w:val="0023252F"/>
    <w:rsid w:val="002337BD"/>
    <w:rsid w:val="0023548F"/>
    <w:rsid w:val="00235F2A"/>
    <w:rsid w:val="00237777"/>
    <w:rsid w:val="00241119"/>
    <w:rsid w:val="00245F81"/>
    <w:rsid w:val="00246EC9"/>
    <w:rsid w:val="00251224"/>
    <w:rsid w:val="00261BC5"/>
    <w:rsid w:val="002660A9"/>
    <w:rsid w:val="0027013E"/>
    <w:rsid w:val="0027100C"/>
    <w:rsid w:val="00271497"/>
    <w:rsid w:val="00271D17"/>
    <w:rsid w:val="00272123"/>
    <w:rsid w:val="002744F0"/>
    <w:rsid w:val="0027701D"/>
    <w:rsid w:val="002817B3"/>
    <w:rsid w:val="00284E8B"/>
    <w:rsid w:val="002867F3"/>
    <w:rsid w:val="002919A1"/>
    <w:rsid w:val="00295CE4"/>
    <w:rsid w:val="002A29F5"/>
    <w:rsid w:val="002A4B4E"/>
    <w:rsid w:val="002A573A"/>
    <w:rsid w:val="002B08F1"/>
    <w:rsid w:val="002B0A04"/>
    <w:rsid w:val="002B2196"/>
    <w:rsid w:val="002C0FB1"/>
    <w:rsid w:val="002C2191"/>
    <w:rsid w:val="002C2914"/>
    <w:rsid w:val="002C4D6F"/>
    <w:rsid w:val="002D07D7"/>
    <w:rsid w:val="002D3F66"/>
    <w:rsid w:val="002D570C"/>
    <w:rsid w:val="002E3ED2"/>
    <w:rsid w:val="002E51E0"/>
    <w:rsid w:val="002E5279"/>
    <w:rsid w:val="002E52A1"/>
    <w:rsid w:val="002E6218"/>
    <w:rsid w:val="002E6409"/>
    <w:rsid w:val="002F5955"/>
    <w:rsid w:val="0030277C"/>
    <w:rsid w:val="00302F39"/>
    <w:rsid w:val="00302FB0"/>
    <w:rsid w:val="003036CD"/>
    <w:rsid w:val="003052B7"/>
    <w:rsid w:val="00307FE3"/>
    <w:rsid w:val="00321273"/>
    <w:rsid w:val="00321B5C"/>
    <w:rsid w:val="00331F95"/>
    <w:rsid w:val="00333812"/>
    <w:rsid w:val="00340B2F"/>
    <w:rsid w:val="00341D01"/>
    <w:rsid w:val="00341EB0"/>
    <w:rsid w:val="003447B7"/>
    <w:rsid w:val="003469D2"/>
    <w:rsid w:val="00350374"/>
    <w:rsid w:val="00350A3A"/>
    <w:rsid w:val="00353B1B"/>
    <w:rsid w:val="003544BB"/>
    <w:rsid w:val="00356E30"/>
    <w:rsid w:val="003579C1"/>
    <w:rsid w:val="00357D4B"/>
    <w:rsid w:val="00364A1D"/>
    <w:rsid w:val="00370859"/>
    <w:rsid w:val="00374825"/>
    <w:rsid w:val="0037495E"/>
    <w:rsid w:val="00377877"/>
    <w:rsid w:val="00377CFA"/>
    <w:rsid w:val="00383EBA"/>
    <w:rsid w:val="00385750"/>
    <w:rsid w:val="00385C5A"/>
    <w:rsid w:val="00387756"/>
    <w:rsid w:val="00387ACA"/>
    <w:rsid w:val="003914B0"/>
    <w:rsid w:val="00394722"/>
    <w:rsid w:val="003949BA"/>
    <w:rsid w:val="003A04D0"/>
    <w:rsid w:val="003A0A02"/>
    <w:rsid w:val="003A38B8"/>
    <w:rsid w:val="003B06F7"/>
    <w:rsid w:val="003B0F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33BA"/>
    <w:rsid w:val="003E33E0"/>
    <w:rsid w:val="003E3498"/>
    <w:rsid w:val="003F2695"/>
    <w:rsid w:val="003F4F17"/>
    <w:rsid w:val="003F75C1"/>
    <w:rsid w:val="00400B5F"/>
    <w:rsid w:val="0040153F"/>
    <w:rsid w:val="00402CBC"/>
    <w:rsid w:val="004044FA"/>
    <w:rsid w:val="0040523C"/>
    <w:rsid w:val="004063BF"/>
    <w:rsid w:val="004112F9"/>
    <w:rsid w:val="00411943"/>
    <w:rsid w:val="00412DEF"/>
    <w:rsid w:val="00412F63"/>
    <w:rsid w:val="00412F65"/>
    <w:rsid w:val="00415E0C"/>
    <w:rsid w:val="0041644C"/>
    <w:rsid w:val="00426403"/>
    <w:rsid w:val="004267B6"/>
    <w:rsid w:val="00427593"/>
    <w:rsid w:val="00432348"/>
    <w:rsid w:val="004337BA"/>
    <w:rsid w:val="00433CAE"/>
    <w:rsid w:val="00434D7C"/>
    <w:rsid w:val="0043537D"/>
    <w:rsid w:val="00437D61"/>
    <w:rsid w:val="00440077"/>
    <w:rsid w:val="00446153"/>
    <w:rsid w:val="00446BF3"/>
    <w:rsid w:val="00451F10"/>
    <w:rsid w:val="00454183"/>
    <w:rsid w:val="00455206"/>
    <w:rsid w:val="00456C06"/>
    <w:rsid w:val="004615CF"/>
    <w:rsid w:val="004623F5"/>
    <w:rsid w:val="00463799"/>
    <w:rsid w:val="00465026"/>
    <w:rsid w:val="004658F8"/>
    <w:rsid w:val="00470427"/>
    <w:rsid w:val="00475781"/>
    <w:rsid w:val="00486A3A"/>
    <w:rsid w:val="00490995"/>
    <w:rsid w:val="00492CA8"/>
    <w:rsid w:val="00493ED6"/>
    <w:rsid w:val="004954DA"/>
    <w:rsid w:val="004956C7"/>
    <w:rsid w:val="004963D8"/>
    <w:rsid w:val="004A0732"/>
    <w:rsid w:val="004A1522"/>
    <w:rsid w:val="004A1F86"/>
    <w:rsid w:val="004A3B3F"/>
    <w:rsid w:val="004A45F2"/>
    <w:rsid w:val="004B268C"/>
    <w:rsid w:val="004B2A9F"/>
    <w:rsid w:val="004B4356"/>
    <w:rsid w:val="004B68C4"/>
    <w:rsid w:val="004C21DA"/>
    <w:rsid w:val="004C6456"/>
    <w:rsid w:val="004C6E81"/>
    <w:rsid w:val="004D02CF"/>
    <w:rsid w:val="004D18C8"/>
    <w:rsid w:val="004D3A7A"/>
    <w:rsid w:val="004D3A7C"/>
    <w:rsid w:val="004D455C"/>
    <w:rsid w:val="004D5AD3"/>
    <w:rsid w:val="004D78E3"/>
    <w:rsid w:val="004E2E03"/>
    <w:rsid w:val="004E3893"/>
    <w:rsid w:val="004E5393"/>
    <w:rsid w:val="004E5FF6"/>
    <w:rsid w:val="004E706B"/>
    <w:rsid w:val="004F17DF"/>
    <w:rsid w:val="004F214D"/>
    <w:rsid w:val="004F2373"/>
    <w:rsid w:val="004F25F1"/>
    <w:rsid w:val="004F6C98"/>
    <w:rsid w:val="004F7A7E"/>
    <w:rsid w:val="005008E7"/>
    <w:rsid w:val="005021CE"/>
    <w:rsid w:val="00504E5C"/>
    <w:rsid w:val="00512BC4"/>
    <w:rsid w:val="00516792"/>
    <w:rsid w:val="0052074C"/>
    <w:rsid w:val="00522BEB"/>
    <w:rsid w:val="00523C47"/>
    <w:rsid w:val="0052487F"/>
    <w:rsid w:val="0052506B"/>
    <w:rsid w:val="00525A9F"/>
    <w:rsid w:val="00525F53"/>
    <w:rsid w:val="005268AD"/>
    <w:rsid w:val="00531EB2"/>
    <w:rsid w:val="00534604"/>
    <w:rsid w:val="00534D16"/>
    <w:rsid w:val="0053653C"/>
    <w:rsid w:val="00536C66"/>
    <w:rsid w:val="00540767"/>
    <w:rsid w:val="00542B68"/>
    <w:rsid w:val="005430E8"/>
    <w:rsid w:val="00547B5E"/>
    <w:rsid w:val="005506BD"/>
    <w:rsid w:val="005545B9"/>
    <w:rsid w:val="005545F2"/>
    <w:rsid w:val="005552CD"/>
    <w:rsid w:val="005565AA"/>
    <w:rsid w:val="00557332"/>
    <w:rsid w:val="0056170B"/>
    <w:rsid w:val="00562127"/>
    <w:rsid w:val="005635CC"/>
    <w:rsid w:val="00564F25"/>
    <w:rsid w:val="00566B7B"/>
    <w:rsid w:val="00570CFB"/>
    <w:rsid w:val="005724E9"/>
    <w:rsid w:val="005741BD"/>
    <w:rsid w:val="005764BF"/>
    <w:rsid w:val="00581916"/>
    <w:rsid w:val="0058201E"/>
    <w:rsid w:val="00583152"/>
    <w:rsid w:val="005851E9"/>
    <w:rsid w:val="00585F80"/>
    <w:rsid w:val="005879BC"/>
    <w:rsid w:val="00591D27"/>
    <w:rsid w:val="00592357"/>
    <w:rsid w:val="0059796E"/>
    <w:rsid w:val="00597D12"/>
    <w:rsid w:val="005A0C93"/>
    <w:rsid w:val="005A3039"/>
    <w:rsid w:val="005A4EB0"/>
    <w:rsid w:val="005A5A1F"/>
    <w:rsid w:val="005A7EF1"/>
    <w:rsid w:val="005B6D00"/>
    <w:rsid w:val="005C1021"/>
    <w:rsid w:val="005C3623"/>
    <w:rsid w:val="005C50AB"/>
    <w:rsid w:val="005C645F"/>
    <w:rsid w:val="005C6A37"/>
    <w:rsid w:val="005D1AA0"/>
    <w:rsid w:val="005D2EF5"/>
    <w:rsid w:val="005D356C"/>
    <w:rsid w:val="005D47CB"/>
    <w:rsid w:val="005D5D71"/>
    <w:rsid w:val="005E0464"/>
    <w:rsid w:val="005E51E7"/>
    <w:rsid w:val="005E51FC"/>
    <w:rsid w:val="005F0E9C"/>
    <w:rsid w:val="005F2699"/>
    <w:rsid w:val="00600D2E"/>
    <w:rsid w:val="00605292"/>
    <w:rsid w:val="00605490"/>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49CE"/>
    <w:rsid w:val="00644B8F"/>
    <w:rsid w:val="0065553C"/>
    <w:rsid w:val="0065694E"/>
    <w:rsid w:val="00660F80"/>
    <w:rsid w:val="006639E0"/>
    <w:rsid w:val="006654D6"/>
    <w:rsid w:val="00674AE7"/>
    <w:rsid w:val="00674FD4"/>
    <w:rsid w:val="006836BB"/>
    <w:rsid w:val="006838AF"/>
    <w:rsid w:val="006842B3"/>
    <w:rsid w:val="00686DC4"/>
    <w:rsid w:val="00691327"/>
    <w:rsid w:val="006915F4"/>
    <w:rsid w:val="006916EE"/>
    <w:rsid w:val="0069226C"/>
    <w:rsid w:val="00692E76"/>
    <w:rsid w:val="0069368D"/>
    <w:rsid w:val="00694A19"/>
    <w:rsid w:val="00695F32"/>
    <w:rsid w:val="006A0C09"/>
    <w:rsid w:val="006A2E75"/>
    <w:rsid w:val="006A35E5"/>
    <w:rsid w:val="006A36E2"/>
    <w:rsid w:val="006A6B7B"/>
    <w:rsid w:val="006B2105"/>
    <w:rsid w:val="006B263B"/>
    <w:rsid w:val="006B3610"/>
    <w:rsid w:val="006B3B76"/>
    <w:rsid w:val="006B3B9D"/>
    <w:rsid w:val="006B5B7C"/>
    <w:rsid w:val="006C0F05"/>
    <w:rsid w:val="006C1BB5"/>
    <w:rsid w:val="006C2810"/>
    <w:rsid w:val="006C7AD5"/>
    <w:rsid w:val="006D01C7"/>
    <w:rsid w:val="006D3A4E"/>
    <w:rsid w:val="006D51B8"/>
    <w:rsid w:val="006D789C"/>
    <w:rsid w:val="006D7AF3"/>
    <w:rsid w:val="006E184C"/>
    <w:rsid w:val="006E2280"/>
    <w:rsid w:val="006E329F"/>
    <w:rsid w:val="006E3B73"/>
    <w:rsid w:val="006E4EDA"/>
    <w:rsid w:val="006E6CB2"/>
    <w:rsid w:val="006F13F6"/>
    <w:rsid w:val="006F19DB"/>
    <w:rsid w:val="006F55BB"/>
    <w:rsid w:val="006F6209"/>
    <w:rsid w:val="00706E95"/>
    <w:rsid w:val="0070791B"/>
    <w:rsid w:val="007124BD"/>
    <w:rsid w:val="00713440"/>
    <w:rsid w:val="00713677"/>
    <w:rsid w:val="007144A1"/>
    <w:rsid w:val="007144B4"/>
    <w:rsid w:val="00715D8B"/>
    <w:rsid w:val="0071738D"/>
    <w:rsid w:val="007177C3"/>
    <w:rsid w:val="007178FB"/>
    <w:rsid w:val="00717C4B"/>
    <w:rsid w:val="00721123"/>
    <w:rsid w:val="007243A6"/>
    <w:rsid w:val="00725127"/>
    <w:rsid w:val="00725757"/>
    <w:rsid w:val="00727D1D"/>
    <w:rsid w:val="00731A27"/>
    <w:rsid w:val="00733C2E"/>
    <w:rsid w:val="007346A7"/>
    <w:rsid w:val="00734E2C"/>
    <w:rsid w:val="007363CF"/>
    <w:rsid w:val="00737781"/>
    <w:rsid w:val="00745C7B"/>
    <w:rsid w:val="00750218"/>
    <w:rsid w:val="0075130A"/>
    <w:rsid w:val="00751461"/>
    <w:rsid w:val="00751BA0"/>
    <w:rsid w:val="00754BBD"/>
    <w:rsid w:val="00760E8F"/>
    <w:rsid w:val="00761BA4"/>
    <w:rsid w:val="00761D42"/>
    <w:rsid w:val="00761D67"/>
    <w:rsid w:val="00772FAE"/>
    <w:rsid w:val="0077386F"/>
    <w:rsid w:val="00773AD6"/>
    <w:rsid w:val="00776BD6"/>
    <w:rsid w:val="00777F62"/>
    <w:rsid w:val="00782FA8"/>
    <w:rsid w:val="00790E4E"/>
    <w:rsid w:val="0079200F"/>
    <w:rsid w:val="00796CDA"/>
    <w:rsid w:val="00796DB4"/>
    <w:rsid w:val="00797C09"/>
    <w:rsid w:val="007A08B1"/>
    <w:rsid w:val="007A4691"/>
    <w:rsid w:val="007A696F"/>
    <w:rsid w:val="007B4136"/>
    <w:rsid w:val="007B4A66"/>
    <w:rsid w:val="007B5434"/>
    <w:rsid w:val="007B6EB2"/>
    <w:rsid w:val="007C0E47"/>
    <w:rsid w:val="007C18B2"/>
    <w:rsid w:val="007C23F4"/>
    <w:rsid w:val="007C518C"/>
    <w:rsid w:val="007C5752"/>
    <w:rsid w:val="007C5BCB"/>
    <w:rsid w:val="007C5D04"/>
    <w:rsid w:val="007C776D"/>
    <w:rsid w:val="007C7C6E"/>
    <w:rsid w:val="007D2DDB"/>
    <w:rsid w:val="007D35E5"/>
    <w:rsid w:val="007D3966"/>
    <w:rsid w:val="007D3DAB"/>
    <w:rsid w:val="007E0332"/>
    <w:rsid w:val="007E2146"/>
    <w:rsid w:val="007E2976"/>
    <w:rsid w:val="007E2FB6"/>
    <w:rsid w:val="007E47BB"/>
    <w:rsid w:val="007E6085"/>
    <w:rsid w:val="007E71C8"/>
    <w:rsid w:val="007E723E"/>
    <w:rsid w:val="007F07F8"/>
    <w:rsid w:val="007F6697"/>
    <w:rsid w:val="007F6FE0"/>
    <w:rsid w:val="007F7602"/>
    <w:rsid w:val="008000C7"/>
    <w:rsid w:val="00801E72"/>
    <w:rsid w:val="008024B6"/>
    <w:rsid w:val="0080753F"/>
    <w:rsid w:val="008100AB"/>
    <w:rsid w:val="00811C15"/>
    <w:rsid w:val="00817242"/>
    <w:rsid w:val="00834E8A"/>
    <w:rsid w:val="008353FD"/>
    <w:rsid w:val="008416D6"/>
    <w:rsid w:val="008419B6"/>
    <w:rsid w:val="008457BD"/>
    <w:rsid w:val="00845FD5"/>
    <w:rsid w:val="008513BB"/>
    <w:rsid w:val="008604EB"/>
    <w:rsid w:val="00862E1C"/>
    <w:rsid w:val="0086587B"/>
    <w:rsid w:val="008663AF"/>
    <w:rsid w:val="0086779F"/>
    <w:rsid w:val="008733E2"/>
    <w:rsid w:val="00880B6D"/>
    <w:rsid w:val="00882451"/>
    <w:rsid w:val="00884020"/>
    <w:rsid w:val="00884E0E"/>
    <w:rsid w:val="00886476"/>
    <w:rsid w:val="0089099D"/>
    <w:rsid w:val="00891229"/>
    <w:rsid w:val="0089325F"/>
    <w:rsid w:val="00895927"/>
    <w:rsid w:val="008959A4"/>
    <w:rsid w:val="00896CF5"/>
    <w:rsid w:val="008A4E0C"/>
    <w:rsid w:val="008A50B1"/>
    <w:rsid w:val="008B200E"/>
    <w:rsid w:val="008B368E"/>
    <w:rsid w:val="008B5944"/>
    <w:rsid w:val="008B5BA2"/>
    <w:rsid w:val="008B5DB9"/>
    <w:rsid w:val="008B5F79"/>
    <w:rsid w:val="008B6AF9"/>
    <w:rsid w:val="008C0F3D"/>
    <w:rsid w:val="008C149A"/>
    <w:rsid w:val="008C60FC"/>
    <w:rsid w:val="008C7E21"/>
    <w:rsid w:val="008D3597"/>
    <w:rsid w:val="008D7036"/>
    <w:rsid w:val="008E4A02"/>
    <w:rsid w:val="008F304C"/>
    <w:rsid w:val="008F3FAE"/>
    <w:rsid w:val="008F451A"/>
    <w:rsid w:val="008F6B53"/>
    <w:rsid w:val="008F707A"/>
    <w:rsid w:val="00906F1F"/>
    <w:rsid w:val="009079D4"/>
    <w:rsid w:val="009110BD"/>
    <w:rsid w:val="0091675A"/>
    <w:rsid w:val="0092614C"/>
    <w:rsid w:val="00927B35"/>
    <w:rsid w:val="00930265"/>
    <w:rsid w:val="00931B1D"/>
    <w:rsid w:val="009321E0"/>
    <w:rsid w:val="00934D98"/>
    <w:rsid w:val="0093561E"/>
    <w:rsid w:val="0094075C"/>
    <w:rsid w:val="00944B61"/>
    <w:rsid w:val="009451E4"/>
    <w:rsid w:val="00953D21"/>
    <w:rsid w:val="009546AF"/>
    <w:rsid w:val="00954880"/>
    <w:rsid w:val="00954A63"/>
    <w:rsid w:val="009550C2"/>
    <w:rsid w:val="00956A95"/>
    <w:rsid w:val="0095783C"/>
    <w:rsid w:val="00960477"/>
    <w:rsid w:val="00961813"/>
    <w:rsid w:val="00965E2C"/>
    <w:rsid w:val="009665A0"/>
    <w:rsid w:val="00966A3A"/>
    <w:rsid w:val="009678FF"/>
    <w:rsid w:val="00972D85"/>
    <w:rsid w:val="00974996"/>
    <w:rsid w:val="00975C24"/>
    <w:rsid w:val="009806EF"/>
    <w:rsid w:val="009817F4"/>
    <w:rsid w:val="00982675"/>
    <w:rsid w:val="00984F93"/>
    <w:rsid w:val="009855F9"/>
    <w:rsid w:val="00990115"/>
    <w:rsid w:val="00993058"/>
    <w:rsid w:val="00994617"/>
    <w:rsid w:val="009A01DA"/>
    <w:rsid w:val="009A044A"/>
    <w:rsid w:val="009A09DB"/>
    <w:rsid w:val="009A4B01"/>
    <w:rsid w:val="009A53A8"/>
    <w:rsid w:val="009A6AA6"/>
    <w:rsid w:val="009A6BBC"/>
    <w:rsid w:val="009A7334"/>
    <w:rsid w:val="009B228E"/>
    <w:rsid w:val="009B6431"/>
    <w:rsid w:val="009B6EED"/>
    <w:rsid w:val="009C335A"/>
    <w:rsid w:val="009C3748"/>
    <w:rsid w:val="009C3B13"/>
    <w:rsid w:val="009C5910"/>
    <w:rsid w:val="009C5C6D"/>
    <w:rsid w:val="009C7131"/>
    <w:rsid w:val="009C7A68"/>
    <w:rsid w:val="009C7BDA"/>
    <w:rsid w:val="009D09C1"/>
    <w:rsid w:val="009D1594"/>
    <w:rsid w:val="009D5A59"/>
    <w:rsid w:val="009D7D3B"/>
    <w:rsid w:val="009F1032"/>
    <w:rsid w:val="009F26B7"/>
    <w:rsid w:val="009F67D6"/>
    <w:rsid w:val="009F7ADA"/>
    <w:rsid w:val="009F7CF7"/>
    <w:rsid w:val="00A0427B"/>
    <w:rsid w:val="00A04295"/>
    <w:rsid w:val="00A044EE"/>
    <w:rsid w:val="00A10F9B"/>
    <w:rsid w:val="00A117E0"/>
    <w:rsid w:val="00A170CC"/>
    <w:rsid w:val="00A23992"/>
    <w:rsid w:val="00A25BC9"/>
    <w:rsid w:val="00A2698F"/>
    <w:rsid w:val="00A3343B"/>
    <w:rsid w:val="00A349EF"/>
    <w:rsid w:val="00A3541E"/>
    <w:rsid w:val="00A461B6"/>
    <w:rsid w:val="00A50AC9"/>
    <w:rsid w:val="00A52264"/>
    <w:rsid w:val="00A56E99"/>
    <w:rsid w:val="00A60B7C"/>
    <w:rsid w:val="00A6230E"/>
    <w:rsid w:val="00A62BBB"/>
    <w:rsid w:val="00A634C3"/>
    <w:rsid w:val="00A67776"/>
    <w:rsid w:val="00A71456"/>
    <w:rsid w:val="00A71E5C"/>
    <w:rsid w:val="00A74B0A"/>
    <w:rsid w:val="00A769FD"/>
    <w:rsid w:val="00A7747F"/>
    <w:rsid w:val="00A8214A"/>
    <w:rsid w:val="00A838A6"/>
    <w:rsid w:val="00A845F1"/>
    <w:rsid w:val="00A904F2"/>
    <w:rsid w:val="00A94286"/>
    <w:rsid w:val="00A96398"/>
    <w:rsid w:val="00A964B7"/>
    <w:rsid w:val="00AA1BB7"/>
    <w:rsid w:val="00AA32FE"/>
    <w:rsid w:val="00AA3FA7"/>
    <w:rsid w:val="00AA4160"/>
    <w:rsid w:val="00AA6B27"/>
    <w:rsid w:val="00AB440F"/>
    <w:rsid w:val="00AB66E9"/>
    <w:rsid w:val="00AB7D7B"/>
    <w:rsid w:val="00AC28A1"/>
    <w:rsid w:val="00AC29C9"/>
    <w:rsid w:val="00AC5B0B"/>
    <w:rsid w:val="00AE1A55"/>
    <w:rsid w:val="00AE38BB"/>
    <w:rsid w:val="00AE5EDF"/>
    <w:rsid w:val="00AF1424"/>
    <w:rsid w:val="00AF1C15"/>
    <w:rsid w:val="00AF3E36"/>
    <w:rsid w:val="00AF6F89"/>
    <w:rsid w:val="00B01D9B"/>
    <w:rsid w:val="00B05339"/>
    <w:rsid w:val="00B06F5C"/>
    <w:rsid w:val="00B075B4"/>
    <w:rsid w:val="00B11BFA"/>
    <w:rsid w:val="00B12B0A"/>
    <w:rsid w:val="00B13C69"/>
    <w:rsid w:val="00B14369"/>
    <w:rsid w:val="00B1482D"/>
    <w:rsid w:val="00B24C2A"/>
    <w:rsid w:val="00B25821"/>
    <w:rsid w:val="00B25D1D"/>
    <w:rsid w:val="00B26FE8"/>
    <w:rsid w:val="00B27BA2"/>
    <w:rsid w:val="00B31502"/>
    <w:rsid w:val="00B320D8"/>
    <w:rsid w:val="00B34018"/>
    <w:rsid w:val="00B34EC2"/>
    <w:rsid w:val="00B3710B"/>
    <w:rsid w:val="00B400E1"/>
    <w:rsid w:val="00B42BCD"/>
    <w:rsid w:val="00B4399E"/>
    <w:rsid w:val="00B44259"/>
    <w:rsid w:val="00B4708F"/>
    <w:rsid w:val="00B5149E"/>
    <w:rsid w:val="00B520A0"/>
    <w:rsid w:val="00B52267"/>
    <w:rsid w:val="00B529CC"/>
    <w:rsid w:val="00B531C1"/>
    <w:rsid w:val="00B623F4"/>
    <w:rsid w:val="00B6555D"/>
    <w:rsid w:val="00B67493"/>
    <w:rsid w:val="00B70462"/>
    <w:rsid w:val="00B712EE"/>
    <w:rsid w:val="00B728DA"/>
    <w:rsid w:val="00B77791"/>
    <w:rsid w:val="00B8418D"/>
    <w:rsid w:val="00B867BA"/>
    <w:rsid w:val="00B919EF"/>
    <w:rsid w:val="00B92F59"/>
    <w:rsid w:val="00B95FC8"/>
    <w:rsid w:val="00B96F42"/>
    <w:rsid w:val="00BA2035"/>
    <w:rsid w:val="00BA27AF"/>
    <w:rsid w:val="00BA483F"/>
    <w:rsid w:val="00BA6764"/>
    <w:rsid w:val="00BB0C38"/>
    <w:rsid w:val="00BB31DC"/>
    <w:rsid w:val="00BB4067"/>
    <w:rsid w:val="00BB41D0"/>
    <w:rsid w:val="00BC186F"/>
    <w:rsid w:val="00BC51BB"/>
    <w:rsid w:val="00BD1B63"/>
    <w:rsid w:val="00BD1D39"/>
    <w:rsid w:val="00BD2F8A"/>
    <w:rsid w:val="00BD39E6"/>
    <w:rsid w:val="00BD7058"/>
    <w:rsid w:val="00BE158D"/>
    <w:rsid w:val="00BE1D84"/>
    <w:rsid w:val="00BE38DF"/>
    <w:rsid w:val="00BF0340"/>
    <w:rsid w:val="00BF1FD7"/>
    <w:rsid w:val="00BF3655"/>
    <w:rsid w:val="00BF4593"/>
    <w:rsid w:val="00BF6BA0"/>
    <w:rsid w:val="00BF720A"/>
    <w:rsid w:val="00C01C90"/>
    <w:rsid w:val="00C037C6"/>
    <w:rsid w:val="00C05ACC"/>
    <w:rsid w:val="00C106BE"/>
    <w:rsid w:val="00C1300D"/>
    <w:rsid w:val="00C15C4D"/>
    <w:rsid w:val="00C2419C"/>
    <w:rsid w:val="00C244D3"/>
    <w:rsid w:val="00C25620"/>
    <w:rsid w:val="00C25B4E"/>
    <w:rsid w:val="00C30727"/>
    <w:rsid w:val="00C31E68"/>
    <w:rsid w:val="00C34569"/>
    <w:rsid w:val="00C3715A"/>
    <w:rsid w:val="00C44D10"/>
    <w:rsid w:val="00C45DA0"/>
    <w:rsid w:val="00C46839"/>
    <w:rsid w:val="00C50DB9"/>
    <w:rsid w:val="00C520E4"/>
    <w:rsid w:val="00C5278C"/>
    <w:rsid w:val="00C52BC0"/>
    <w:rsid w:val="00C52FB4"/>
    <w:rsid w:val="00C54B0D"/>
    <w:rsid w:val="00C560C4"/>
    <w:rsid w:val="00C56704"/>
    <w:rsid w:val="00C57C0F"/>
    <w:rsid w:val="00C60669"/>
    <w:rsid w:val="00C65CD9"/>
    <w:rsid w:val="00C66C99"/>
    <w:rsid w:val="00C675B2"/>
    <w:rsid w:val="00C67B68"/>
    <w:rsid w:val="00C70AFE"/>
    <w:rsid w:val="00C70C34"/>
    <w:rsid w:val="00C74122"/>
    <w:rsid w:val="00C743DE"/>
    <w:rsid w:val="00C831C8"/>
    <w:rsid w:val="00C83236"/>
    <w:rsid w:val="00C8349F"/>
    <w:rsid w:val="00C857E9"/>
    <w:rsid w:val="00C8668A"/>
    <w:rsid w:val="00C878A4"/>
    <w:rsid w:val="00C95294"/>
    <w:rsid w:val="00C96386"/>
    <w:rsid w:val="00CA2EEC"/>
    <w:rsid w:val="00CA3104"/>
    <w:rsid w:val="00CA5E54"/>
    <w:rsid w:val="00CA60F5"/>
    <w:rsid w:val="00CB2CCD"/>
    <w:rsid w:val="00CB5392"/>
    <w:rsid w:val="00CB5B18"/>
    <w:rsid w:val="00CB5F0D"/>
    <w:rsid w:val="00CC6D53"/>
    <w:rsid w:val="00CD4297"/>
    <w:rsid w:val="00CD60FF"/>
    <w:rsid w:val="00CE0670"/>
    <w:rsid w:val="00CE3066"/>
    <w:rsid w:val="00CE46DF"/>
    <w:rsid w:val="00CE53F9"/>
    <w:rsid w:val="00CF042E"/>
    <w:rsid w:val="00CF3A71"/>
    <w:rsid w:val="00CF5B4A"/>
    <w:rsid w:val="00D0176C"/>
    <w:rsid w:val="00D0480D"/>
    <w:rsid w:val="00D102D1"/>
    <w:rsid w:val="00D10B43"/>
    <w:rsid w:val="00D10D0D"/>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37CE9"/>
    <w:rsid w:val="00D42DC7"/>
    <w:rsid w:val="00D44857"/>
    <w:rsid w:val="00D47B52"/>
    <w:rsid w:val="00D52B21"/>
    <w:rsid w:val="00D52F7A"/>
    <w:rsid w:val="00D535B8"/>
    <w:rsid w:val="00D55510"/>
    <w:rsid w:val="00D55A66"/>
    <w:rsid w:val="00D55BFE"/>
    <w:rsid w:val="00D5734B"/>
    <w:rsid w:val="00D57C0B"/>
    <w:rsid w:val="00D57D02"/>
    <w:rsid w:val="00D619BC"/>
    <w:rsid w:val="00D6685B"/>
    <w:rsid w:val="00D755A7"/>
    <w:rsid w:val="00D77ED4"/>
    <w:rsid w:val="00D814B3"/>
    <w:rsid w:val="00D82BBA"/>
    <w:rsid w:val="00D835B0"/>
    <w:rsid w:val="00D87041"/>
    <w:rsid w:val="00D8707F"/>
    <w:rsid w:val="00D97A53"/>
    <w:rsid w:val="00DA023A"/>
    <w:rsid w:val="00DA2E1E"/>
    <w:rsid w:val="00DA4AA7"/>
    <w:rsid w:val="00DA4C4D"/>
    <w:rsid w:val="00DA6C80"/>
    <w:rsid w:val="00DA6E6A"/>
    <w:rsid w:val="00DB1277"/>
    <w:rsid w:val="00DB4DDD"/>
    <w:rsid w:val="00DC13DB"/>
    <w:rsid w:val="00DC2A33"/>
    <w:rsid w:val="00DC3FE2"/>
    <w:rsid w:val="00DC6AB9"/>
    <w:rsid w:val="00DC75E8"/>
    <w:rsid w:val="00DC7B14"/>
    <w:rsid w:val="00DD3C31"/>
    <w:rsid w:val="00DD6DEB"/>
    <w:rsid w:val="00DE0E66"/>
    <w:rsid w:val="00DE10AA"/>
    <w:rsid w:val="00DF286F"/>
    <w:rsid w:val="00DF41ED"/>
    <w:rsid w:val="00DF4291"/>
    <w:rsid w:val="00DF5DD9"/>
    <w:rsid w:val="00DF5E64"/>
    <w:rsid w:val="00E026D6"/>
    <w:rsid w:val="00E0277C"/>
    <w:rsid w:val="00E02A46"/>
    <w:rsid w:val="00E02D35"/>
    <w:rsid w:val="00E06CED"/>
    <w:rsid w:val="00E11DE9"/>
    <w:rsid w:val="00E131DD"/>
    <w:rsid w:val="00E157E4"/>
    <w:rsid w:val="00E205AB"/>
    <w:rsid w:val="00E30D87"/>
    <w:rsid w:val="00E32E9C"/>
    <w:rsid w:val="00E36700"/>
    <w:rsid w:val="00E36717"/>
    <w:rsid w:val="00E40D33"/>
    <w:rsid w:val="00E41946"/>
    <w:rsid w:val="00E448F8"/>
    <w:rsid w:val="00E45F0B"/>
    <w:rsid w:val="00E509F2"/>
    <w:rsid w:val="00E50BB4"/>
    <w:rsid w:val="00E55E4E"/>
    <w:rsid w:val="00E57F26"/>
    <w:rsid w:val="00E62865"/>
    <w:rsid w:val="00E65D42"/>
    <w:rsid w:val="00E677A9"/>
    <w:rsid w:val="00E70F5C"/>
    <w:rsid w:val="00E744A9"/>
    <w:rsid w:val="00E7451D"/>
    <w:rsid w:val="00E83D3E"/>
    <w:rsid w:val="00E843BF"/>
    <w:rsid w:val="00E854B3"/>
    <w:rsid w:val="00E861EF"/>
    <w:rsid w:val="00E900A9"/>
    <w:rsid w:val="00E9050E"/>
    <w:rsid w:val="00E92E5D"/>
    <w:rsid w:val="00E95840"/>
    <w:rsid w:val="00EA1EED"/>
    <w:rsid w:val="00EA2282"/>
    <w:rsid w:val="00EA22D6"/>
    <w:rsid w:val="00EA2B8E"/>
    <w:rsid w:val="00EA4A30"/>
    <w:rsid w:val="00EA65EA"/>
    <w:rsid w:val="00EA6E4A"/>
    <w:rsid w:val="00EB20B0"/>
    <w:rsid w:val="00EB4A58"/>
    <w:rsid w:val="00EB500E"/>
    <w:rsid w:val="00EB768A"/>
    <w:rsid w:val="00EC1517"/>
    <w:rsid w:val="00EC1E79"/>
    <w:rsid w:val="00EC4789"/>
    <w:rsid w:val="00EC5842"/>
    <w:rsid w:val="00EC685B"/>
    <w:rsid w:val="00EC75E1"/>
    <w:rsid w:val="00ED20DF"/>
    <w:rsid w:val="00ED565E"/>
    <w:rsid w:val="00EE32D6"/>
    <w:rsid w:val="00EE54A5"/>
    <w:rsid w:val="00EE5782"/>
    <w:rsid w:val="00EE7478"/>
    <w:rsid w:val="00EF2BDD"/>
    <w:rsid w:val="00EF4307"/>
    <w:rsid w:val="00EF46BB"/>
    <w:rsid w:val="00EF5469"/>
    <w:rsid w:val="00EF5A25"/>
    <w:rsid w:val="00F04397"/>
    <w:rsid w:val="00F04CEF"/>
    <w:rsid w:val="00F05890"/>
    <w:rsid w:val="00F134EE"/>
    <w:rsid w:val="00F14272"/>
    <w:rsid w:val="00F14C12"/>
    <w:rsid w:val="00F15E58"/>
    <w:rsid w:val="00F160F6"/>
    <w:rsid w:val="00F21604"/>
    <w:rsid w:val="00F22260"/>
    <w:rsid w:val="00F22EB1"/>
    <w:rsid w:val="00F232B7"/>
    <w:rsid w:val="00F2388B"/>
    <w:rsid w:val="00F23E52"/>
    <w:rsid w:val="00F24BB7"/>
    <w:rsid w:val="00F25889"/>
    <w:rsid w:val="00F3368B"/>
    <w:rsid w:val="00F33ACE"/>
    <w:rsid w:val="00F33B8E"/>
    <w:rsid w:val="00F33C71"/>
    <w:rsid w:val="00F34EB0"/>
    <w:rsid w:val="00F353CE"/>
    <w:rsid w:val="00F405A6"/>
    <w:rsid w:val="00F40987"/>
    <w:rsid w:val="00F42A22"/>
    <w:rsid w:val="00F46749"/>
    <w:rsid w:val="00F4676F"/>
    <w:rsid w:val="00F5334D"/>
    <w:rsid w:val="00F63A85"/>
    <w:rsid w:val="00F70FE4"/>
    <w:rsid w:val="00F72F09"/>
    <w:rsid w:val="00F734ED"/>
    <w:rsid w:val="00F73666"/>
    <w:rsid w:val="00F751B0"/>
    <w:rsid w:val="00F7703E"/>
    <w:rsid w:val="00F77747"/>
    <w:rsid w:val="00F82ABC"/>
    <w:rsid w:val="00F83759"/>
    <w:rsid w:val="00F86D19"/>
    <w:rsid w:val="00F86E62"/>
    <w:rsid w:val="00F87BA4"/>
    <w:rsid w:val="00F92D36"/>
    <w:rsid w:val="00F94392"/>
    <w:rsid w:val="00FA0CE7"/>
    <w:rsid w:val="00FA2117"/>
    <w:rsid w:val="00FA3394"/>
    <w:rsid w:val="00FA44D0"/>
    <w:rsid w:val="00FB01A2"/>
    <w:rsid w:val="00FB12AC"/>
    <w:rsid w:val="00FB3B00"/>
    <w:rsid w:val="00FB7E36"/>
    <w:rsid w:val="00FB7EA9"/>
    <w:rsid w:val="00FC16EC"/>
    <w:rsid w:val="00FC1838"/>
    <w:rsid w:val="00FC2C6E"/>
    <w:rsid w:val="00FC354E"/>
    <w:rsid w:val="00FC3A28"/>
    <w:rsid w:val="00FC4B23"/>
    <w:rsid w:val="00FD209B"/>
    <w:rsid w:val="00FD24F3"/>
    <w:rsid w:val="00FD4784"/>
    <w:rsid w:val="00FE4B19"/>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academic.microsoft.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image" Target="https://scontent.floh1-1.fna.fbcdn.net/v/t1.15752-9/37098435_1970395989678049_5782757621035433984_n.jpg?_nc_cat=0&amp;oh=994319f8bed85c093115ce5baa85c62b&amp;oe=5BCBBC85"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bibliotecasdelecuador.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CFB6833-6A4A-4FD0-85DD-2EF97D9E4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9</TotalTime>
  <Pages>55</Pages>
  <Words>22264</Words>
  <Characters>122453</Characters>
  <Application>Microsoft Office Word</Application>
  <DocSecurity>0</DocSecurity>
  <Lines>1020</Lines>
  <Paragraphs>2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4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857</cp:revision>
  <cp:lastPrinted>2018-11-08T13:42:00Z</cp:lastPrinted>
  <dcterms:created xsi:type="dcterms:W3CDTF">2018-10-16T01:58:00Z</dcterms:created>
  <dcterms:modified xsi:type="dcterms:W3CDTF">2018-11-30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